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77777777" w:rsidR="006550FB" w:rsidRDefault="006550FB" w:rsidP="006550FB">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77777777" w:rsidR="006550FB" w:rsidRPr="00EA0C72" w:rsidRDefault="006550FB" w:rsidP="006550FB">
      <w:pPr>
        <w:jc w:val="both"/>
        <w:rPr>
          <w:rFonts w:ascii="Times New Roman" w:hAnsi="Times New Roman" w:cs="Times New Roman"/>
          <w:sz w:val="24"/>
          <w:szCs w:val="24"/>
        </w:rPr>
      </w:pPr>
      <w:commentRangeStart w:id="0"/>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ntend to reduce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w:t>
      </w:r>
      <w:commentRangeStart w:id="1"/>
      <w:r>
        <w:rPr>
          <w:rFonts w:ascii="Times New Roman" w:hAnsi="Times New Roman" w:cs="Times New Roman"/>
          <w:sz w:val="24"/>
          <w:szCs w:val="24"/>
        </w:rPr>
        <w:t>Although previous research surveyed and simulated the overall impact on certain stops, few studies investigate the impact’s mechanism and its spatiotemporal pattern.</w:t>
      </w:r>
      <w:commentRangeEnd w:id="1"/>
      <w:r>
        <w:rPr>
          <w:rStyle w:val="CommentReference"/>
        </w:rPr>
        <w:commentReference w:id="1"/>
      </w:r>
      <w:r>
        <w:rPr>
          <w:rFonts w:ascii="Times New Roman" w:hAnsi="Times New Roman" w:cs="Times New Roman"/>
          <w:sz w:val="24"/>
          <w:szCs w:val="24"/>
        </w:rPr>
        <w:t xml:space="preserve">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commentRangeEnd w:id="0"/>
      <w:r w:rsidR="00B20302">
        <w:rPr>
          <w:rStyle w:val="CommentReference"/>
        </w:rPr>
        <w:commentReference w:id="0"/>
      </w:r>
    </w:p>
    <w:p w14:paraId="53388A71" w14:textId="77777777" w:rsidR="006550FB" w:rsidRPr="00EA0C72" w:rsidRDefault="006550FB" w:rsidP="006550FB">
      <w:pPr>
        <w:rPr>
          <w:rFonts w:ascii="Times New Roman" w:hAnsi="Times New Roman" w:cs="Times New Roman"/>
          <w:sz w:val="24"/>
          <w:szCs w:val="24"/>
        </w:rPr>
      </w:pPr>
    </w:p>
    <w:p w14:paraId="3B23E904" w14:textId="77777777"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0065DDFC"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77E66CB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 xml:space="preserve">can allow users to </w:t>
      </w:r>
      <w:r w:rsidRPr="0086659E">
        <w:rPr>
          <w:rFonts w:ascii="Times New Roman" w:hAnsi="Times New Roman" w:cs="Times New Roman"/>
          <w:sz w:val="24"/>
          <w:szCs w:val="24"/>
        </w:rPr>
        <w:lastRenderedPageBreak/>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77777777" w:rsidR="006550FB" w:rsidRDefault="006550FB" w:rsidP="006550FB">
      <w:pPr>
        <w:jc w:val="center"/>
        <w:rPr>
          <w:rFonts w:ascii="Times New Roman" w:hAnsi="Times New Roman" w:cs="Times New Roman"/>
          <w:sz w:val="24"/>
          <w:szCs w:val="24"/>
        </w:rPr>
      </w:pPr>
      <w:commentRangeStart w:id="2"/>
      <w:commentRangeStart w:id="3"/>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2"/>
      <w:r>
        <w:rPr>
          <w:rStyle w:val="CommentReference"/>
        </w:rPr>
        <w:commentReference w:id="2"/>
      </w:r>
      <w:commentRangeEnd w:id="3"/>
      <w:r>
        <w:rPr>
          <w:rStyle w:val="CommentReference"/>
        </w:rPr>
        <w:commentReference w:id="3"/>
      </w:r>
    </w:p>
    <w:p w14:paraId="52036CDE" w14:textId="4CAE9C1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RTI can be especially important for systems with sparser timetable and longer headways. For example, in a system with average headway of 30 minutes, people is highly likely to care more about getting the performance of a specific vehicle via real-time information, since the possible waiting time is significantly longer; while in a system with average headway of 2 minutes, people may not care about how a specific vehicle works, since there will be another one shortly after the bu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 Walker (</w:t>
      </w:r>
      <w:r w:rsidRPr="0004466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rgues, with public transit, frequency is freedom.  However, in a public </w:t>
      </w:r>
      <w:r>
        <w:rPr>
          <w:rFonts w:ascii="Times New Roman" w:hAnsi="Times New Roman" w:cs="Times New Roman"/>
          <w:sz w:val="24"/>
          <w:szCs w:val="24"/>
        </w:rPr>
        <w:lastRenderedPageBreak/>
        <w:t xml:space="preserve">transit system which cannot sustain high frequency service due to limited funds and personnel, RTI can play an important role as a cheap and effective complement. </w:t>
      </w:r>
    </w:p>
    <w:p w14:paraId="68746E44" w14:textId="77777777" w:rsidR="006550FB" w:rsidRDefault="006550FB" w:rsidP="006550FB">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reduce the delay by speeding up. </w:t>
      </w:r>
      <w:r w:rsidRPr="00803DCB">
        <w:rPr>
          <w:rFonts w:ascii="Times New Roman" w:hAnsi="Times New Roman" w:cs="Times New Roman"/>
          <w:sz w:val="24"/>
          <w:szCs w:val="24"/>
        </w:rPr>
        <w:t xml:space="preserve">This 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55B71CF0" w14:textId="77777777" w:rsidR="006550FB" w:rsidRPr="00F242B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Despite the technological breakthroughs in providing RTI to public transit users</w:t>
      </w:r>
      <w:r w:rsidRPr="00F242B3">
        <w:rPr>
          <w:rFonts w:ascii="Times New Roman" w:hAnsi="Times New Roman" w:cs="Times New Roman"/>
          <w:sz w:val="24"/>
          <w:szCs w:val="24"/>
        </w:rPr>
        <w:t xml:space="preserve">, </w:t>
      </w:r>
      <w:r>
        <w:rPr>
          <w:rFonts w:ascii="Times New Roman" w:hAnsi="Times New Roman" w:cs="Times New Roman"/>
          <w:sz w:val="24"/>
          <w:szCs w:val="24"/>
        </w:rPr>
        <w: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t>
      </w:r>
    </w:p>
    <w:p w14:paraId="6CDE1527"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r>
        <w:rPr>
          <w:rFonts w:ascii="Times New Roman" w:hAnsi="Times New Roman" w:cs="Times New Roman"/>
          <w:sz w:val="24"/>
          <w:szCs w:val="24"/>
        </w:rPr>
        <w:t xml:space="preserve">behavioral </w:t>
      </w:r>
      <w:r w:rsidRPr="006E12CF">
        <w:rPr>
          <w:rFonts w:ascii="Times New Roman" w:hAnsi="Times New Roman" w:cs="Times New Roman"/>
          <w:sz w:val="24"/>
          <w:szCs w:val="24"/>
        </w:rPr>
        <w:t xml:space="preserve">strategies that </w:t>
      </w:r>
      <w:r>
        <w:rPr>
          <w:rFonts w:ascii="Times New Roman" w:hAnsi="Times New Roman" w:cs="Times New Roman"/>
          <w:sz w:val="24"/>
          <w:szCs w:val="24"/>
        </w:rPr>
        <w:t>exploit or ignore</w:t>
      </w:r>
      <w:r w:rsidRPr="006E12CF">
        <w:rPr>
          <w:rFonts w:ascii="Times New Roman" w:hAnsi="Times New Roman" w:cs="Times New Roman"/>
          <w:sz w:val="24"/>
          <w:szCs w:val="24"/>
        </w:rPr>
        <w:t xml:space="preserve"> RTI.</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e show that the performance of RTI in reducing users’ wait time at stops can vary depending on the behavioral strategy, distance to the bus stop from home, and the location of the stop along the bus route.</w:t>
      </w:r>
    </w:p>
    <w:p w14:paraId="1EDE5D93" w14:textId="42E46623" w:rsidR="006550FB" w:rsidRDefault="006550FB" w:rsidP="006550FB">
      <w:pPr>
        <w:ind w:firstLine="720"/>
        <w:jc w:val="both"/>
        <w:rPr>
          <w:rFonts w:ascii="Times New Roman" w:hAnsi="Times New Roman" w:cs="Times New Roman" w:hint="eastAsia"/>
          <w:sz w:val="24"/>
          <w:szCs w:val="24"/>
        </w:rPr>
      </w:pPr>
      <w:r>
        <w:rPr>
          <w:rFonts w:ascii="Times New Roman" w:hAnsi="Times New Roman" w:cs="Times New Roman"/>
          <w:sz w:val="24"/>
          <w:szCs w:val="24"/>
        </w:rPr>
        <w:t>The next section of this paper</w:t>
      </w:r>
      <w:r w:rsidR="00D50DD6">
        <w:rPr>
          <w:rFonts w:ascii="Times New Roman" w:hAnsi="Times New Roman" w:cs="Times New Roman"/>
          <w:sz w:val="24"/>
          <w:szCs w:val="24"/>
        </w:rPr>
        <w:t xml:space="preserve"> will discuss the</w:t>
      </w:r>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750C973A" w14:textId="170AFE86"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discussed below).  After the widespread application of smart personal devices, real-time information is becoming more prevalent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examine this literature based on two dimensions: the information media examined and methodology used in the study.</w:t>
      </w:r>
    </w:p>
    <w:p w14:paraId="7F12806E" w14:textId="5EA68C32" w:rsidR="006550FB" w:rsidRPr="006C5050"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I</w:t>
      </w:r>
      <w:r w:rsidRPr="007536EE">
        <w:rPr>
          <w:rFonts w:ascii="Times New Roman" w:hAnsi="Times New Roman" w:cs="Times New Roman"/>
          <w:b/>
          <w:bCs/>
          <w:sz w:val="24"/>
          <w:szCs w:val="24"/>
        </w:rPr>
        <w:t>nformation media</w:t>
      </w:r>
      <w:r>
        <w:rPr>
          <w:rFonts w:ascii="Times New Roman" w:hAnsi="Times New Roman" w:cs="Times New Roman"/>
          <w:b/>
          <w:bCs/>
          <w:sz w:val="24"/>
          <w:szCs w:val="24"/>
        </w:rPr>
        <w:t xml:space="preserve">.  </w:t>
      </w:r>
      <w:r w:rsidRPr="006C5050">
        <w:rPr>
          <w:rFonts w:ascii="Times New Roman" w:hAnsi="Times New Roman" w:cs="Times New Roman"/>
          <w:sz w:val="24"/>
          <w:szCs w:val="24"/>
        </w:rPr>
        <w:t xml:space="preserve">We first categorize research according to their information media, including static signage, telephone and text services, and smart phone application. Signage and at-stop </w:t>
      </w:r>
      <w:r w:rsidRPr="006C5050">
        <w:rPr>
          <w:rFonts w:ascii="Times New Roman" w:hAnsi="Times New Roman" w:cs="Times New Roman"/>
          <w:sz w:val="24"/>
          <w:szCs w:val="24"/>
        </w:rPr>
        <w:lastRenderedPageBreak/>
        <w:t>displays can provide transit users useful information and reduce actual and perceived wait time</w:t>
      </w:r>
      <w:r w:rsidRPr="006C5050">
        <w:rPr>
          <w:rFonts w:ascii="Times New Roman" w:hAnsi="Times New Roman" w:cs="Times New Roman" w:hint="eastAsia"/>
          <w:sz w:val="24"/>
          <w:szCs w:val="24"/>
        </w:rPr>
        <w:t xml:space="preserve">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Pr>
          <w:rFonts w:ascii="Times New Roman" w:hAnsi="Times New Roman" w:cs="Times New Roman"/>
          <w:sz w:val="24"/>
          <w:szCs w:val="24"/>
        </w:rPr>
        <w:t xml:space="preserve">reduce </w:t>
      </w:r>
      <w:r w:rsidRPr="006C5050">
        <w:rPr>
          <w:rFonts w:ascii="Times New Roman" w:hAnsi="Times New Roman" w:cs="Times New Roman"/>
          <w:sz w:val="24"/>
          <w:szCs w:val="24"/>
        </w:rPr>
        <w:t xml:space="preserve">anxiety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3D5FF9D" w14:textId="64E29A2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43BBE30E" w14:textId="5D14CDA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a self-reported survey. Especially, in rural Scotland. RTI user can even save 7 minutes i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the others concluded that RTI’s impact on different users is not significan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 is small while 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6AF6CBA3" w14:textId="3E39308E" w:rsidR="006550FB"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R</w:t>
      </w:r>
      <w:r w:rsidRPr="007536EE">
        <w:rPr>
          <w:rFonts w:ascii="Times New Roman" w:hAnsi="Times New Roman" w:cs="Times New Roman"/>
          <w:b/>
          <w:bCs/>
          <w:sz w:val="24"/>
          <w:szCs w:val="24"/>
        </w:rPr>
        <w:t>esearch methods</w:t>
      </w:r>
      <w:r>
        <w:rPr>
          <w:rFonts w:ascii="Times New Roman" w:hAnsi="Times New Roman" w:cs="Times New Roman"/>
          <w:b/>
          <w:bCs/>
          <w:sz w:val="24"/>
          <w:szCs w:val="24"/>
        </w:rPr>
        <w:t xml:space="preserve">.  </w:t>
      </w: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commentRangeStart w:id="4"/>
      <w:commentRangeStart w:id="5"/>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attributes</w:t>
      </w:r>
      <w:commentRangeEnd w:id="4"/>
      <w:r>
        <w:rPr>
          <w:rStyle w:val="CommentReference"/>
        </w:rPr>
        <w:commentReference w:id="4"/>
      </w:r>
      <w:commentRangeEnd w:id="5"/>
      <w:r>
        <w:rPr>
          <w:rStyle w:val="CommentReference"/>
        </w:rPr>
        <w:commentReference w:id="5"/>
      </w:r>
      <w:r w:rsidRPr="00342EA9">
        <w:rPr>
          <w:rFonts w:ascii="Times New Roman" w:hAnsi="Times New Roman" w:cs="Times New Roman"/>
          <w:sz w:val="24"/>
          <w:szCs w:val="24"/>
        </w:rPr>
        <w:t xml:space="preserve">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52CEE77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nother limitation of surveys is small and biased samples.   </w:t>
      </w:r>
      <w:commentRangeStart w:id="6"/>
      <w:r>
        <w:rPr>
          <w:rFonts w:ascii="Times New Roman" w:hAnsi="Times New Roman" w:cs="Times New Roman"/>
          <w:sz w:val="24"/>
          <w:szCs w:val="24"/>
        </w:rPr>
        <w:t>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w:t>
      </w:r>
      <w:commentRangeEnd w:id="6"/>
      <w:r>
        <w:rPr>
          <w:rStyle w:val="CommentReference"/>
        </w:rPr>
        <w:commentReference w:id="6"/>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1","issue":"1","issued":{"date-parts":[["1985"]]},"number-of-pages":"100","publisher":"Academic Press","title":"Handbook of Survey Research","type":"book","volume":"22"},"uris":["http://www.mendeley.com/documents/?uuid=2891e119-c232-4bfa-b00d-a6b65d9d80e5"]}],"mendeley":{"formattedCitation":"(Wilcox, Rossi, Wright, &amp; Anderson, 1985)","plainTextFormattedCitation":"(Wilcox, Rossi, Wright, &amp; Anderson, 1985)","previouslyFormattedCitation":"(Wilcox, Rossi, Wright, &amp; Anderson, 1985)"},"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Rossi, Wright, &amp; Anderson, 1985)</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w:t>
      </w:r>
      <w:r>
        <w:rPr>
          <w:rFonts w:ascii="Times New Roman" w:hAnsi="Times New Roman" w:cs="Times New Roman"/>
          <w:sz w:val="24"/>
          <w:szCs w:val="24"/>
        </w:rPr>
        <w:lastRenderedPageBreak/>
        <w:t xml:space="preserve">significantly reduce time and cost, but these methods may be biased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2","issue":"1","issued":{"date-parts":[["1985"]]},"number-of-pages":"100","publisher":"Academic Press","title":"Handbook of Survey Research","type":"book","volume":"22"},"uris":["http://www.mendeley.com/documents/?uuid=2891e119-c232-4bfa-b00d-a6b65d9d80e5"]}],"mendeley":{"formattedCitation":"(Wilcox et al., 1985; Wright, 2006)","plainTextFormattedCitation":"(Wilcox et al., 1985; Wright, 2006)","previouslyFormattedCitation":"(Wilcox et al., 1985; 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et al., 1985;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1CF7689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4893521A" w14:textId="501E3CD9"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the overall average waiting time or perceived waiting time in certain areas; however, no one has investigated the variance of this impact relative to transit system’s actual on-time performance. 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This paper fills this gap by leveraging open transit data published to enable RTI apps along with administrative data collected to conduct passenger counts and other performance measures.    </w:t>
      </w:r>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77777777"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our data sources. Next, we conceptualize catching a bus as a synchronization process between the user and the vehicle, and introduce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representing the possible behaviors of users.  We also optimize the RTI apps user’s strategy based on real-time data; </w:t>
      </w:r>
      <w:commentRangeStart w:id="7"/>
      <w:commentRangeStart w:id="8"/>
      <w:r>
        <w:rPr>
          <w:rFonts w:ascii="Times New Roman" w:hAnsi="Times New Roman" w:cs="Times New Roman"/>
          <w:sz w:val="24"/>
          <w:szCs w:val="24"/>
        </w:rPr>
        <w:t>this represents an ideal RTI app that provides pro-active advice to users</w:t>
      </w:r>
      <w:commentRangeEnd w:id="7"/>
      <w:r>
        <w:rPr>
          <w:rStyle w:val="CommentReference"/>
        </w:rPr>
        <w:commentReference w:id="7"/>
      </w:r>
      <w:commentRangeEnd w:id="8"/>
      <w:r>
        <w:rPr>
          <w:rStyle w:val="CommentReference"/>
        </w:rPr>
        <w:commentReference w:id="8"/>
      </w:r>
      <w:r>
        <w:rPr>
          <w:rFonts w:ascii="Times New Roman" w:hAnsi="Times New Roman" w:cs="Times New Roman"/>
          <w:sz w:val="24"/>
          <w:szCs w:val="24"/>
        </w:rPr>
        <w:t>.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227BD29B"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034B3BAF" w14:textId="214481D8" w:rsidR="006550FB" w:rsidRDefault="006550FB" w:rsidP="006550FB">
      <w:pPr>
        <w:jc w:val="both"/>
        <w:rPr>
          <w:rFonts w:ascii="Times New Roman" w:hAnsi="Times New Roman" w:cs="Times New Roman"/>
          <w:sz w:val="24"/>
          <w:szCs w:val="24"/>
        </w:rPr>
      </w:pPr>
      <w:r w:rsidRPr="009D07E7">
        <w:rPr>
          <w:rFonts w:ascii="Times New Roman" w:hAnsi="Times New Roman" w:cs="Times New Roman"/>
          <w:b/>
          <w:bCs/>
          <w:sz w:val="24"/>
          <w:szCs w:val="24"/>
        </w:rPr>
        <w:t>User</w:t>
      </w:r>
      <w:r>
        <w:rPr>
          <w:rFonts w:ascii="Times New Roman" w:hAnsi="Times New Roman" w:cs="Times New Roman"/>
          <w:b/>
          <w:bCs/>
          <w:sz w:val="24"/>
          <w:szCs w:val="24"/>
        </w:rPr>
        <w:t xml:space="preserve">s’ information - </w:t>
      </w:r>
      <w:r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w:t>
      </w:r>
      <w:r>
        <w:rPr>
          <w:rFonts w:ascii="Times New Roman" w:hAnsi="Times New Roman" w:cs="Times New Roman"/>
          <w:sz w:val="24"/>
          <w:szCs w:val="24"/>
        </w:rPr>
        <w:lastRenderedPageBreak/>
        <w:t xml:space="preserve">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3C65BC13" w14:textId="77777777" w:rsidR="006550FB" w:rsidRDefault="006550FB" w:rsidP="006550FB">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Pr>
          <w:rFonts w:ascii="Times New Roman" w:hAnsi="Times New Roman" w:cs="Times New Roman"/>
          <w:b/>
          <w:bCs/>
          <w:sz w:val="24"/>
          <w:szCs w:val="24"/>
        </w:rPr>
        <w:t>Automatic Passenger Counting (</w:t>
      </w:r>
      <w:r w:rsidRPr="00AF7E83">
        <w:rPr>
          <w:rFonts w:ascii="Times New Roman" w:hAnsi="Times New Roman" w:cs="Times New Roman"/>
          <w:b/>
          <w:bCs/>
          <w:sz w:val="24"/>
          <w:szCs w:val="24"/>
        </w:rPr>
        <w:t>APC</w:t>
      </w:r>
      <w:r>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commentRangeStart w:id="9"/>
      <w:r w:rsidRPr="005719F8">
        <w:rPr>
          <w:rFonts w:ascii="Times New Roman" w:hAnsi="Times New Roman" w:cs="Times New Roman"/>
          <w:b/>
          <w:sz w:val="24"/>
          <w:szCs w:val="24"/>
        </w:rPr>
        <w:t>Synchronization</w:t>
      </w:r>
      <w:commentRangeEnd w:id="9"/>
      <w:r w:rsidR="007C5F37">
        <w:rPr>
          <w:rStyle w:val="CommentReference"/>
        </w:rPr>
        <w:commentReference w:id="9"/>
      </w:r>
    </w:p>
    <w:p w14:paraId="615274D3" w14:textId="77777777" w:rsidR="006550FB" w:rsidRDefault="006550FB" w:rsidP="006550FB">
      <w:pPr>
        <w:jc w:val="both"/>
        <w:rPr>
          <w:rFonts w:ascii="Times New Roman" w:hAnsi="Times New Roman" w:cs="Times New Roman"/>
          <w:sz w:val="24"/>
          <w:szCs w:val="24"/>
        </w:rPr>
      </w:pPr>
      <w:r>
        <w:rPr>
          <w:rStyle w:val="TimesNewRomanChar"/>
        </w:rPr>
        <w:lastRenderedPageBreak/>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6662D96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w:t>
      </w:r>
      <w:bookmarkStart w:id="10" w:name="_GoBack"/>
      <w:bookmarkEnd w:id="10"/>
      <w:r>
        <w:rPr>
          <w:rFonts w:ascii="Times New Roman" w:hAnsi="Times New Roman" w:cs="Times New Roman"/>
          <w:sz w:val="24"/>
          <w:szCs w:val="24"/>
        </w:rPr>
        <w:t>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522C6E"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1" w:name="_Ref8213065"/>
            <w:r>
              <w:rPr>
                <w:rFonts w:ascii="Times New Roman" w:hAnsi="Times New Roman" w:cs="Times New Roman"/>
                <w:noProof/>
                <w:sz w:val="24"/>
                <w:szCs w:val="24"/>
              </w:rPr>
              <w:t>1</w:t>
            </w:r>
            <w:bookmarkEnd w:id="11"/>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06AB810E"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w:t>
      </w:r>
      <w:r>
        <w:lastRenderedPageBreak/>
        <w:t>mechanism, other RTI-related factors such as inaccurate geographic locations and delays in updates due to internet congestion and failures may also contribute to the desynchronization.</w:t>
      </w:r>
    </w:p>
    <w:p w14:paraId="28397381" w14:textId="77777777" w:rsidR="006550FB" w:rsidRDefault="006550FB" w:rsidP="006550FB">
      <w:pPr>
        <w:keepNext/>
        <w:jc w:val="center"/>
      </w:pPr>
      <w:r>
        <w:rPr>
          <w:noProof/>
        </w:rPr>
        <w:drawing>
          <wp:inline distT="0" distB="0" distL="0" distR="0" wp14:anchorId="42D0EA86" wp14:editId="63C1DD09">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3F10D63C" w14:textId="77777777" w:rsidR="006550FB" w:rsidRDefault="006550FB" w:rsidP="006550FB">
      <w:pPr>
        <w:jc w:val="center"/>
        <w:rPr>
          <w:rFonts w:ascii="Times New Roman" w:hAnsi="Times New Roman" w:cs="Times New Roman"/>
          <w:sz w:val="24"/>
          <w:szCs w:val="24"/>
        </w:rPr>
      </w:pPr>
      <w:bookmarkStart w:id="12" w:name="_Ref8118481"/>
      <w:commentRangeStart w:id="13"/>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12"/>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13"/>
      <w:r w:rsidR="008C25D1">
        <w:rPr>
          <w:rStyle w:val="CommentReference"/>
        </w:rPr>
        <w:commentReference w:id="13"/>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64640ABA">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77777777" w:rsidR="006550FB" w:rsidRDefault="006550FB" w:rsidP="006550FB">
      <w:pPr>
        <w:jc w:val="center"/>
        <w:rPr>
          <w:rFonts w:ascii="Times New Roman" w:hAnsi="Times New Roman" w:cs="Times New Roman"/>
          <w:sz w:val="24"/>
          <w:szCs w:val="24"/>
        </w:rPr>
      </w:pPr>
      <w:bookmarkStart w:id="14"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14"/>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00A6FBAD" w14:textId="77777777"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2111D7F1" w14:textId="77777777" w:rsidR="006550FB" w:rsidRDefault="006550FB" w:rsidP="006550FB">
      <w:pPr>
        <w:spacing w:line="256" w:lineRule="auto"/>
        <w:rPr>
          <w:rFonts w:ascii="Times New Roman" w:hAnsi="Times New Roman" w:cs="Times New Roman"/>
          <w:sz w:val="24"/>
          <w:szCs w:val="24"/>
        </w:rPr>
      </w:pPr>
    </w:p>
    <w:p w14:paraId="449605F4" w14:textId="77777777" w:rsidR="006550FB" w:rsidRPr="005719F8" w:rsidRDefault="006550FB" w:rsidP="006550FB">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commentRangeStart w:id="15"/>
      <w:r w:rsidRPr="005719F8">
        <w:rPr>
          <w:rFonts w:ascii="Times New Roman" w:hAnsi="Times New Roman" w:cs="Times New Roman"/>
          <w:b/>
          <w:sz w:val="24"/>
          <w:szCs w:val="24"/>
        </w:rPr>
        <w:t xml:space="preserve">Measures </w:t>
      </w:r>
      <w:commentRangeEnd w:id="15"/>
      <w:r w:rsidR="007C5F37">
        <w:rPr>
          <w:rStyle w:val="CommentReference"/>
        </w:rPr>
        <w:commentReference w:id="15"/>
      </w:r>
    </w:p>
    <w:p w14:paraId="4A6F38F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27E963A7" w14:textId="77777777" w:rsidR="006550FB" w:rsidRDefault="006550FB" w:rsidP="006550FB">
      <w:pPr>
        <w:jc w:val="both"/>
        <w:rPr>
          <w:rFonts w:ascii="Times New Roman" w:hAnsi="Times New Roman" w:cs="Times New Roman"/>
          <w:sz w:val="24"/>
          <w:szCs w:val="24"/>
        </w:rPr>
      </w:pPr>
    </w:p>
    <w:p w14:paraId="3FA0C42D" w14:textId="2AC6384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The missed bus risk measures the probability of missing a bus based on the TPS relative to the actual performance of the transit system</w:t>
      </w:r>
      <w:r w:rsidR="00531192">
        <w:rPr>
          <w:rFonts w:ascii="Times New Roman" w:hAnsi="Times New Roman" w:cs="Times New Roman"/>
          <w:sz w:val="24"/>
          <w:szCs w:val="24"/>
        </w:rPr>
        <w:t xml:space="preserve"> (Liu and Miller 2019)</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74"/>
        <w:gridCol w:w="8273"/>
        <w:gridCol w:w="519"/>
      </w:tblGrid>
      <w:tr w:rsidR="006550FB" w14:paraId="7C8080A0" w14:textId="77777777" w:rsidTr="007C5F37">
        <w:trPr>
          <w:trHeight w:val="580"/>
          <w:jc w:val="center"/>
        </w:trPr>
        <w:tc>
          <w:tcPr>
            <w:tcW w:w="256" w:type="pct"/>
            <w:vAlign w:val="center"/>
          </w:tcPr>
          <w:p w14:paraId="1592C94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3B400427" w14:textId="77777777" w:rsidR="006550FB" w:rsidRDefault="006550FB" w:rsidP="007C5F37">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1EC2CD4"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68D3827E" w14:textId="77777777" w:rsidR="006550FB" w:rsidRDefault="006550FB" w:rsidP="006550FB">
      <w:pPr>
        <w:spacing w:line="240" w:lineRule="auto"/>
        <w:rPr>
          <w:rFonts w:ascii="Times New Roman" w:hAnsi="Times New Roman" w:cs="Times New Roman"/>
          <w:sz w:val="24"/>
          <w:szCs w:val="24"/>
        </w:rPr>
      </w:pPr>
    </w:p>
    <w:p w14:paraId="15420C18" w14:textId="77777777" w:rsidR="006550FB" w:rsidRDefault="006550FB" w:rsidP="006550FB">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21D6B2E9" w14:textId="2050911B" w:rsidR="006550FB" w:rsidRDefault="006550FB" w:rsidP="006550F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w:t>
      </w:r>
      <w:r w:rsidR="00F4276A">
        <w:rPr>
          <w:rFonts w:ascii="Times New Roman" w:hAnsi="Times New Roman" w:cs="Times New Roman"/>
          <w:sz w:val="24"/>
          <w:szCs w:val="24"/>
        </w:rPr>
        <w:t xml:space="preserve"> define missing a bus/train as </w:t>
      </w:r>
      <w:r>
        <w:rPr>
          <w:rFonts w:ascii="Times New Roman" w:hAnsi="Times New Roman" w:cs="Times New Roman"/>
          <w:sz w:val="24"/>
          <w:szCs w:val="24"/>
        </w:rPr>
        <w:t>the actual bus’s desynchronization degree (DD) is larger than 0. This also means the user takes a different bus after the scheduled bus.</w:t>
      </w:r>
    </w:p>
    <w:p w14:paraId="449A6558" w14:textId="77777777" w:rsidR="006550FB" w:rsidRDefault="006550FB" w:rsidP="006550FB">
      <w:pPr>
        <w:spacing w:line="240" w:lineRule="auto"/>
        <w:jc w:val="both"/>
        <w:rPr>
          <w:rFonts w:ascii="Times New Roman" w:hAnsi="Times New Roman" w:cs="Times New Roman"/>
          <w:sz w:val="24"/>
          <w:szCs w:val="24"/>
        </w:rPr>
      </w:pPr>
    </w:p>
    <w:p w14:paraId="722EAC7E" w14:textId="77777777" w:rsidR="006550FB" w:rsidRDefault="006550FB" w:rsidP="006550FB">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6550FB" w14:paraId="4B49D51B" w14:textId="77777777" w:rsidTr="007C5F37">
        <w:trPr>
          <w:trHeight w:val="580"/>
          <w:jc w:val="center"/>
        </w:trPr>
        <w:tc>
          <w:tcPr>
            <w:tcW w:w="256" w:type="pct"/>
            <w:vAlign w:val="center"/>
          </w:tcPr>
          <w:p w14:paraId="039C6194"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21580B5D" w14:textId="77777777" w:rsidR="006550FB" w:rsidRDefault="006550FB" w:rsidP="007C5F37">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49B8A2C9" w14:textId="77777777" w:rsidR="006550FB" w:rsidRPr="006D08E3" w:rsidRDefault="006550FB" w:rsidP="007C5F37">
            <w:pPr>
              <w:pStyle w:val="TimesNewRoman"/>
              <w:rPr>
                <w:rFonts w:asciiTheme="minorHAnsi" w:hAnsiTheme="minorHAnsi" w:cstheme="minorBidi"/>
                <w:sz w:val="18"/>
                <w:szCs w:val="18"/>
              </w:rPr>
            </w:pPr>
            <w:bookmarkStart w:id="16" w:name="_Ref18658049"/>
            <w:bookmarkStart w:id="17"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16"/>
            <w:r>
              <w:rPr>
                <w:rFonts w:eastAsia="Yu Mincho"/>
                <w:lang w:eastAsia="ja-JP"/>
              </w:rPr>
              <w:t>)</w:t>
            </w:r>
            <w:bookmarkEnd w:id="17"/>
          </w:p>
        </w:tc>
      </w:tr>
    </w:tbl>
    <w:p w14:paraId="6A814FB6"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w:t>
      </w:r>
    </w:p>
    <w:p w14:paraId="7DDBF053" w14:textId="77777777" w:rsidR="006550FB" w:rsidRDefault="006550FB" w:rsidP="006550FB">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6550FB" w14:paraId="26A59818" w14:textId="77777777" w:rsidTr="007C5F37">
        <w:trPr>
          <w:trHeight w:val="580"/>
          <w:jc w:val="center"/>
        </w:trPr>
        <w:tc>
          <w:tcPr>
            <w:tcW w:w="256" w:type="pct"/>
            <w:vAlign w:val="center"/>
          </w:tcPr>
          <w:p w14:paraId="799F9FFA"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BC93586" w14:textId="77777777" w:rsidR="006550FB" w:rsidRDefault="00522C6E" w:rsidP="007C5F37">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711751AF"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39C88B63"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5D98376B" w14:textId="77777777" w:rsidR="006550FB" w:rsidRDefault="006550FB" w:rsidP="006550FB">
      <w:pPr>
        <w:spacing w:line="256" w:lineRule="auto"/>
        <w:rPr>
          <w:rFonts w:ascii="Times New Roman" w:hAnsi="Times New Roman" w:cs="Times New Roman"/>
          <w:sz w:val="24"/>
          <w:szCs w:val="24"/>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2832F40B" w14:textId="77777777"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77777777" w:rsidR="006550FB" w:rsidRDefault="006550FB" w:rsidP="006550FB">
      <w:pPr>
        <w:jc w:val="center"/>
        <w:rPr>
          <w:rFonts w:ascii="Times New Roman" w:hAnsi="Times New Roman" w:cs="Times New Roman"/>
          <w:sz w:val="24"/>
          <w:szCs w:val="24"/>
        </w:rPr>
      </w:pPr>
      <w:bookmarkStart w:id="18"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Pr="00924D51">
        <w:rPr>
          <w:rFonts w:ascii="Times New Roman" w:hAnsi="Times New Roman" w:cs="Times New Roman"/>
          <w:sz w:val="24"/>
          <w:szCs w:val="24"/>
        </w:rPr>
        <w:t>1</w:t>
      </w:r>
      <w:r w:rsidRPr="00924D51">
        <w:rPr>
          <w:rFonts w:ascii="Times New Roman" w:hAnsi="Times New Roman" w:cs="Times New Roman"/>
          <w:sz w:val="24"/>
          <w:szCs w:val="24"/>
        </w:rPr>
        <w:fldChar w:fldCharType="end"/>
      </w:r>
      <w:bookmarkEnd w:id="18"/>
      <w:r w:rsidRPr="00924D51">
        <w:rPr>
          <w:rFonts w:ascii="Times New Roman" w:hAnsi="Times New Roman" w:cs="Times New Roman"/>
          <w:sz w:val="24"/>
          <w:szCs w:val="24"/>
        </w:rPr>
        <w:t xml:space="preserve"> Non-RTI and RTI-based trip planning strategies</w:t>
      </w:r>
    </w:p>
    <w:p w14:paraId="3B19E6CC" w14:textId="28FCDF3E" w:rsidR="006550FB" w:rsidRDefault="006550FB" w:rsidP="00531192">
      <w:pPr>
        <w:pStyle w:val="Caption"/>
        <w:keepNext/>
        <w:jc w:val="both"/>
        <w:rPr>
          <w:rFonts w:ascii="Times New Roman" w:hAnsi="Times New Roman" w:cs="Times New Roman"/>
          <w:i w:val="0"/>
          <w:iCs w:val="0"/>
          <w:color w:val="auto"/>
          <w:sz w:val="24"/>
          <w:szCs w:val="24"/>
        </w:rPr>
      </w:pPr>
      <w:r w:rsidRPr="00924D51">
        <w:rPr>
          <w:rFonts w:ascii="Times New Roman" w:hAnsi="Times New Roman" w:cs="Times New Roman"/>
          <w:i w:val="0"/>
          <w:iCs w:val="0"/>
          <w:color w:val="auto"/>
          <w:sz w:val="24"/>
          <w:szCs w:val="24"/>
        </w:rPr>
        <w:t xml:space="preserve">Assuming no disturbance on user’s walking and boarding process, different TPSs have only one controllable factor to determine the actual waiting time, namely, the home departure time (HDT). Equation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19627149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4)</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also </w:t>
      </w:r>
      <w:r w:rsidR="00C812A5">
        <w:rPr>
          <w:rFonts w:ascii="Times New Roman" w:hAnsi="Times New Roman" w:cs="Times New Roman"/>
          <w:i w:val="0"/>
          <w:iCs w:val="0"/>
          <w:color w:val="auto"/>
          <w:sz w:val="24"/>
          <w:szCs w:val="24"/>
        </w:rPr>
        <w:t>demonstrates</w:t>
      </w:r>
      <w:r w:rsidRPr="00924D51">
        <w:rPr>
          <w:rFonts w:ascii="Times New Roman" w:hAnsi="Times New Roman" w:cs="Times New Roman"/>
          <w:i w:val="0"/>
          <w:iCs w:val="0"/>
          <w:color w:val="auto"/>
          <w:sz w:val="24"/>
          <w:szCs w:val="24"/>
        </w:rPr>
        <w:t xml:space="preserve"> that the only factor that user can control and can affect waiting time i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hd</m:t>
            </m:r>
          </m:sub>
        </m:sSub>
      </m:oMath>
      <w:r w:rsidRPr="00924D51">
        <w:rPr>
          <w:rFonts w:ascii="Times New Roman" w:hAnsi="Times New Roman" w:cs="Times New Roman"/>
          <w:i w:val="0"/>
          <w:iCs w:val="0"/>
          <w:color w:val="auto"/>
          <w:sz w:val="24"/>
          <w:szCs w:val="24"/>
        </w:rPr>
        <w:t xml:space="preserve">, </w:t>
      </w:r>
      <w:r w:rsidR="00451033">
        <w:rPr>
          <w:rFonts w:ascii="Times New Roman" w:hAnsi="Times New Roman" w:cs="Times New Roman"/>
          <w:i w:val="0"/>
          <w:iCs w:val="0"/>
          <w:color w:val="auto"/>
          <w:sz w:val="24"/>
          <w:szCs w:val="24"/>
        </w:rPr>
        <w:t>given</w:t>
      </w:r>
      <w:r w:rsidRPr="00924D51">
        <w:rPr>
          <w:rFonts w:ascii="Times New Roman" w:hAnsi="Times New Roman" w:cs="Times New Roman"/>
          <w:i w:val="0"/>
          <w:iCs w:val="0"/>
          <w:color w:val="auto"/>
          <w:sz w:val="24"/>
          <w:szCs w:val="24"/>
        </w:rPr>
        <w:t xml:space="preserve"> a static walking time. </w:t>
      </w:r>
    </w:p>
    <w:p w14:paraId="70ED2AD6" w14:textId="08D5D215" w:rsidR="006550FB" w:rsidRDefault="006550FB" w:rsidP="00F4276A">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w:t>
      </w:r>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522C6E"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77777777"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77777777" w:rsidR="006550FB" w:rsidRPr="00E86BF0" w:rsidRDefault="006550FB" w:rsidP="007C5F37">
            <w:pPr>
              <w:pStyle w:val="TimesNewRoman"/>
              <w:rPr>
                <w:rFonts w:asciiTheme="minorHAnsi" w:hAnsiTheme="minorHAnsi" w:cstheme="minorBidi"/>
                <w:sz w:val="18"/>
                <w:szCs w:val="18"/>
              </w:rPr>
            </w:pPr>
            <w:bookmarkStart w:id="19" w:name="_Ref21883957"/>
            <w:bookmarkStart w:id="20"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9"/>
            <w:r>
              <w:rPr>
                <w:rFonts w:eastAsia="Yu Mincho"/>
                <w:lang w:eastAsia="ja-JP"/>
              </w:rPr>
              <w:t>)</w:t>
            </w:r>
            <w:bookmarkEnd w:id="20"/>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7B72326E" w14:textId="4D710BD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522C6E"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0878AB15"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p>
    <w:p w14:paraId="73AB84FA" w14:textId="77777777" w:rsidR="006550FB" w:rsidRDefault="006550FB" w:rsidP="006550FB">
      <w:pPr>
        <w:rPr>
          <w:rFonts w:ascii="Times New Roman" w:hAnsi="Times New Roman" w:cs="Times New Roman"/>
          <w:sz w:val="24"/>
          <w:szCs w:val="24"/>
        </w:rPr>
      </w:pPr>
    </w:p>
    <w:p w14:paraId="64F85BDB" w14:textId="0AA80DDA" w:rsidR="006550FB" w:rsidRDefault="006550FB" w:rsidP="00ED7D1E">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w:t>
      </w:r>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522C6E"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w:t>
      </w:r>
      <w:r w:rsidR="00FB33A9">
        <w:rPr>
          <w:rFonts w:ascii="Times New Roman" w:hAnsi="Times New Roman" w:cs="Times New Roman"/>
          <w:sz w:val="24"/>
          <w:szCs w:val="24"/>
        </w:rPr>
        <w:lastRenderedPageBreak/>
        <w:t xml:space="preserve">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77777777" w:rsidR="007B318F" w:rsidRDefault="007B318F" w:rsidP="007B318F">
      <w:pPr>
        <w:pStyle w:val="TimesNewRoman"/>
        <w:keepNext/>
        <w:jc w:val="center"/>
      </w:pPr>
      <w:r>
        <w:rPr>
          <w:noProof/>
        </w:rPr>
        <w:drawing>
          <wp:inline distT="0" distB="0" distL="0" distR="0" wp14:anchorId="1F5FCD56" wp14:editId="395517BC">
            <wp:extent cx="5614989" cy="290512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B81739" w14:textId="3779D7AD" w:rsidR="007B318F" w:rsidRDefault="007B318F" w:rsidP="007B318F">
      <w:pPr>
        <w:pStyle w:val="IndentTimesNewRoman"/>
        <w:ind w:firstLine="0"/>
        <w:jc w:val="center"/>
      </w:pPr>
      <w:bookmarkStart w:id="21" w:name="_Ref16256479"/>
      <w:commentRangeStart w:id="22"/>
      <w:r>
        <w:t xml:space="preserve">Figure </w:t>
      </w:r>
      <w:fldSimple w:instr=" SEQ Figure \* ARABIC ">
        <w:r>
          <w:rPr>
            <w:noProof/>
          </w:rPr>
          <w:t>4</w:t>
        </w:r>
      </w:fldSimple>
      <w:bookmarkEnd w:id="21"/>
      <w:r>
        <w:t xml:space="preserve"> the waiting time of ET family with minimizing and averaging learning function and 1 – 9 learning memories</w:t>
      </w:r>
      <w:commentRangeEnd w:id="22"/>
      <w:r w:rsidR="00D322A9">
        <w:rPr>
          <w:rStyle w:val="CommentReference"/>
          <w:rFonts w:asciiTheme="minorHAnsi" w:hAnsiTheme="minorHAnsi" w:cstheme="minorBidi"/>
        </w:rPr>
        <w:commentReference w:id="22"/>
      </w:r>
    </w:p>
    <w:p w14:paraId="7407D445" w14:textId="77777777" w:rsidR="007B318F" w:rsidRDefault="007B318F" w:rsidP="00937311">
      <w:pPr>
        <w:ind w:firstLine="720"/>
        <w:jc w:val="both"/>
        <w:rPr>
          <w:rFonts w:ascii="Times New Roman" w:hAnsi="Times New Roman" w:cs="Times New Roman"/>
          <w:sz w:val="24"/>
          <w:szCs w:val="24"/>
        </w:rPr>
      </w:pPr>
    </w:p>
    <w:p w14:paraId="585CF803" w14:textId="77777777" w:rsidR="007B318F" w:rsidRDefault="007B318F" w:rsidP="00937311">
      <w:pPr>
        <w:ind w:firstLine="720"/>
        <w:jc w:val="both"/>
        <w:rPr>
          <w:rFonts w:ascii="Times New Roman" w:hAnsi="Times New Roman" w:cs="Times New Roman"/>
          <w:sz w:val="24"/>
          <w:szCs w:val="24"/>
        </w:rPr>
      </w:pPr>
    </w:p>
    <w:p w14:paraId="18F46ADF" w14:textId="7921F594"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Greedy tactic (GT)</w:t>
      </w:r>
      <w:r w:rsidR="008D02D7">
        <w:rPr>
          <w:rFonts w:ascii="Times New Roman" w:hAnsi="Times New Roman" w:cs="Times New Roman"/>
          <w:sz w:val="24"/>
          <w:szCs w:val="24"/>
        </w:rPr>
        <w:t xml:space="preserve">.  The greedy tactic (GT) and prudent tactic (PT) (discussed below) both exploit RTI.  </w:t>
      </w:r>
      <w:r w:rsidR="00937311">
        <w:rPr>
          <w:rFonts w:ascii="Times New Roman" w:hAnsi="Times New Roman" w:cs="Times New Roman"/>
          <w:sz w:val="24"/>
          <w:szCs w:val="24"/>
        </w:rPr>
        <w:t xml:space="preserve">A </w:t>
      </w:r>
      <w:r w:rsidR="008D02D7">
        <w:rPr>
          <w:rFonts w:ascii="Times New Roman" w:hAnsi="Times New Roman" w:cs="Times New Roman"/>
          <w:sz w:val="24"/>
          <w:szCs w:val="24"/>
        </w:rPr>
        <w:t xml:space="preserve">GT </w:t>
      </w:r>
      <w:r>
        <w:rPr>
          <w:rFonts w:ascii="Times New Roman" w:hAnsi="Times New Roman" w:cs="Times New Roman"/>
          <w:sz w:val="24"/>
          <w:szCs w:val="24"/>
        </w:rPr>
        <w:t xml:space="preserve">user will </w:t>
      </w:r>
      <w:r w:rsidR="008D02D7">
        <w:rPr>
          <w:rFonts w:ascii="Times New Roman" w:hAnsi="Times New Roman" w:cs="Times New Roman"/>
          <w:sz w:val="24"/>
          <w:szCs w:val="24"/>
        </w:rPr>
        <w:t xml:space="preserve">use an RTI app to </w:t>
      </w:r>
      <w:r>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Pr>
          <w:rFonts w:ascii="Times New Roman" w:hAnsi="Times New Roman" w:cs="Times New Roman"/>
          <w:sz w:val="24"/>
          <w:szCs w:val="24"/>
        </w:rPr>
        <w:t xml:space="preserve"> and </w:t>
      </w:r>
      <w:r w:rsidR="008D02D7">
        <w:rPr>
          <w:rFonts w:ascii="Times New Roman" w:hAnsi="Times New Roman" w:cs="Times New Roman"/>
          <w:sz w:val="24"/>
          <w:szCs w:val="24"/>
        </w:rPr>
        <w:t>current time, only leaving</w:t>
      </w:r>
      <w:r>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522C6E"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21011CF5" w14:textId="5DBC2AD7" w:rsidR="006550FB" w:rsidRDefault="006550FB" w:rsidP="008D02D7">
      <w:pPr>
        <w:jc w:val="both"/>
        <w:rPr>
          <w:rFonts w:ascii="Times New Roman" w:hAnsi="Times New Roman" w:cs="Times New Roman"/>
          <w:sz w:val="24"/>
          <w:szCs w:val="24"/>
        </w:rPr>
      </w:pPr>
      <w:r>
        <w:rPr>
          <w:rFonts w:ascii="Times New Roman" w:hAnsi="Times New Roman" w:cs="Times New Roman"/>
          <w:b/>
          <w:sz w:val="24"/>
          <w:szCs w:val="24"/>
        </w:rPr>
        <w:lastRenderedPageBreak/>
        <w:t>Prudent tactic (PT)</w:t>
      </w:r>
      <w:r>
        <w:rPr>
          <w:rFonts w:ascii="Times New Roman" w:hAnsi="Times New Roman" w:cs="Times New Roman"/>
          <w:sz w:val="24"/>
          <w:szCs w:val="24"/>
        </w:rPr>
        <w:t xml:space="preserve">.  </w:t>
      </w:r>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522C6E"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23"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23"/>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24"/>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24"/>
      <w:r w:rsidR="00543ABC">
        <w:rPr>
          <w:rStyle w:val="CommentReference"/>
        </w:rPr>
        <w:commentReference w:id="24"/>
      </w:r>
    </w:p>
    <w:p w14:paraId="58A38D2B" w14:textId="77777777" w:rsidR="006550FB" w:rsidRDefault="006550FB" w:rsidP="006550FB">
      <w:pPr>
        <w:keepNext/>
        <w:jc w:val="both"/>
      </w:pPr>
      <w:r>
        <w:rPr>
          <w:noProof/>
        </w:rPr>
        <w:lastRenderedPageBreak/>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156B9360" w14:textId="77777777" w:rsidR="006550FB" w:rsidRDefault="006550FB" w:rsidP="006550FB">
      <w:pPr>
        <w:pStyle w:val="IndentTimesNewRoman"/>
        <w:ind w:firstLine="0"/>
        <w:jc w:val="center"/>
      </w:pPr>
      <w:bookmarkStart w:id="25" w:name="_Ref16063523"/>
      <w:r>
        <w:t xml:space="preserve">Figure </w:t>
      </w:r>
      <w:fldSimple w:instr=" SEQ Figure \* ARABIC ">
        <w:r>
          <w:rPr>
            <w:noProof/>
          </w:rPr>
          <w:t>4</w:t>
        </w:r>
      </w:fldSimple>
      <w:bookmarkEnd w:id="25"/>
      <w:r>
        <w:t xml:space="preserve"> Space-time diagram of the PT optimal's trip</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26"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26"/>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586C9333" w:rsidR="006550FB" w:rsidRDefault="006550FB" w:rsidP="006550FB">
      <w:pPr>
        <w:pStyle w:val="IndentTimesNewRoman"/>
        <w:numPr>
          <w:ilvl w:val="0"/>
          <w:numId w:val="15"/>
        </w:numPr>
        <w:jc w:val="both"/>
      </w:pPr>
      <w:r>
        <w:lastRenderedPageBreak/>
        <w:t xml:space="preserve">Finalization: For each day, reduce all past days’ buffers into one by finding the maximum of the optimal buffers. </w:t>
      </w:r>
      <w:r w:rsidR="00543ABC">
        <w:t xml:space="preserve">To </w:t>
      </w:r>
      <w:r>
        <w:t xml:space="preserve">accommodate changes in the schedule, we will </w:t>
      </w:r>
      <w:r w:rsidR="00543ABC">
        <w:t xml:space="preserve">can 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0263E609"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guarantees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77777777" w:rsidR="006550FB" w:rsidRPr="00A23D83" w:rsidRDefault="006550FB" w:rsidP="006550FB">
      <w:pPr>
        <w:pStyle w:val="IndentTimesNewRoman"/>
        <w:ind w:firstLine="0"/>
        <w:jc w:val="center"/>
      </w:pPr>
      <w:bookmarkStart w:id="27"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7"/>
      <w:r>
        <w:t xml:space="preserve"> Flow chart of PT optimization algorithm</w:t>
      </w:r>
    </w:p>
    <w:p w14:paraId="0001D089" w14:textId="1C1BEBEF" w:rsidR="004A4D57" w:rsidRPr="004A4D57" w:rsidRDefault="005915AE" w:rsidP="004A4D57">
      <w:pPr>
        <w:ind w:firstLine="720"/>
        <w:jc w:val="both"/>
        <w:rPr>
          <w:rFonts w:ascii="Times New Roman" w:hAnsi="Times New Roman" w:cs="Times New Roman"/>
          <w:sz w:val="24"/>
          <w:szCs w:val="24"/>
        </w:rPr>
      </w:pPr>
      <w:commentRangeStart w:id="28"/>
      <w:r w:rsidRPr="005915AE">
        <w:rPr>
          <w:rFonts w:ascii="Times New Roman" w:hAnsi="Times New Roman" w:cs="Times New Roman"/>
          <w:sz w:val="24"/>
          <w:szCs w:val="24"/>
        </w:rPr>
        <w:t xml:space="preserve">The set of parameters </w:t>
      </w:r>
      <m:oMath>
        <m:d>
          <m:dPr>
            <m:begChr m:val="{"/>
            <m:endChr m:val="}"/>
            <m:ctrlPr>
              <w:rPr>
                <w:rFonts w:ascii="Cambria Math" w:hAnsi="Cambria Math" w:cs="Times New Roman"/>
                <w:i/>
                <w:sz w:val="24"/>
                <w:szCs w:val="24"/>
              </w:rPr>
            </m:ctrlPr>
          </m:dPr>
          <m:e>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e>
        </m:d>
      </m:oMath>
      <w:r>
        <w:rPr>
          <w:rFonts w:ascii="Times New Roman" w:hAnsi="Times New Roman" w:cs="Times New Roman"/>
          <w:sz w:val="24"/>
          <w:szCs w:val="24"/>
        </w:rPr>
        <w:t xml:space="preserve"> for optimization is </w:t>
      </w:r>
      <w:r w:rsidRPr="005915AE">
        <w:rPr>
          <w:rFonts w:ascii="Times New Roman" w:hAnsi="Times New Roman" w:cs="Times New Roman"/>
          <w:sz w:val="24"/>
          <w:szCs w:val="24"/>
        </w:rPr>
        <w:t xml:space="preserve">large. </w:t>
      </w:r>
      <w:r>
        <w:rPr>
          <w:rFonts w:ascii="Times New Roman" w:hAnsi="Times New Roman" w:cs="Times New Roman"/>
          <w:sz w:val="24"/>
          <w:szCs w:val="24"/>
        </w:rPr>
        <w:t xml:space="preserve">The </w:t>
      </w:r>
      <w:r w:rsidR="006550FB" w:rsidRPr="00FD4B46">
        <w:rPr>
          <w:rFonts w:ascii="Times New Roman" w:hAnsi="Times New Roman" w:cs="Times New Roman"/>
          <w:sz w:val="24"/>
          <w:szCs w:val="24"/>
        </w:rPr>
        <w:t xml:space="preserve">first </w:t>
      </w:r>
      <w:r>
        <w:rPr>
          <w:rFonts w:ascii="Times New Roman" w:hAnsi="Times New Roman" w:cs="Times New Roman"/>
          <w:sz w:val="24"/>
          <w:szCs w:val="24"/>
        </w:rPr>
        <w:t xml:space="preserve">step of this </w:t>
      </w:r>
      <w:r w:rsidR="006550FB" w:rsidRPr="00FD4B46">
        <w:rPr>
          <w:rFonts w:ascii="Times New Roman" w:hAnsi="Times New Roman" w:cs="Times New Roman"/>
          <w:sz w:val="24"/>
          <w:szCs w:val="24"/>
        </w:rPr>
        <w:t>process</w:t>
      </w:r>
      <w:r>
        <w:rPr>
          <w:rFonts w:ascii="Times New Roman" w:hAnsi="Times New Roman" w:cs="Times New Roman"/>
          <w:sz w:val="24"/>
          <w:szCs w:val="24"/>
        </w:rPr>
        <w:t xml:space="preserve"> dominates its computational complexity: </w:t>
      </w:r>
      <w:commentRangeStart w:id="29"/>
      <w:r>
        <w:rPr>
          <w:rFonts w:ascii="Times New Roman" w:hAnsi="Times New Roman" w:cs="Times New Roman"/>
          <w:sz w:val="24"/>
          <w:szCs w:val="24"/>
        </w:rPr>
        <w:t xml:space="preserve">the worse-case is </w:t>
      </w:r>
      <w:r w:rsidR="006550FB" w:rsidRPr="00FD4B46">
        <w:rPr>
          <w:rFonts w:ascii="Times New Roman" w:hAnsi="Times New Roman" w:cs="Times New Roman"/>
          <w:sz w:val="24"/>
          <w:szCs w:val="24"/>
        </w:rPr>
        <w:t xml:space="preserve">polynomial </w:t>
      </w:r>
      <w:r w:rsidR="006550FB">
        <w:rPr>
          <w:rFonts w:ascii="Times New Roman" w:hAnsi="Times New Roman" w:cs="Times New Roman" w:hint="eastAsia"/>
          <w:sz w:val="24"/>
          <w:szCs w:val="24"/>
        </w:rPr>
        <w:t>but</w:t>
      </w:r>
      <w:r w:rsidR="006550FB">
        <w:rPr>
          <w:rFonts w:ascii="Times New Roman" w:hAnsi="Times New Roman" w:cs="Times New Roman"/>
          <w:sz w:val="24"/>
          <w:szCs w:val="24"/>
        </w:rPr>
        <w:t xml:space="preserve"> </w:t>
      </w:r>
      <w:r w:rsidR="006550FB" w:rsidRPr="00FD4B46">
        <w:rPr>
          <w:rFonts w:ascii="Times New Roman" w:hAnsi="Times New Roman" w:cs="Times New Roman"/>
          <w:sz w:val="24"/>
          <w:szCs w:val="24"/>
        </w:rPr>
        <w:t>of high power</w:t>
      </w:r>
      <w:commentRangeEnd w:id="29"/>
      <w:r>
        <w:rPr>
          <w:rStyle w:val="CommentReference"/>
        </w:rPr>
        <w:commentReference w:id="29"/>
      </w:r>
      <w:r w:rsidR="006550FB" w:rsidRPr="00FD4B46">
        <w:rPr>
          <w:rFonts w:ascii="Times New Roman" w:hAnsi="Times New Roman" w:cs="Times New Roman"/>
          <w:sz w:val="24"/>
          <w:szCs w:val="24"/>
        </w:rPr>
        <w:t xml:space="preserve">. </w:t>
      </w:r>
      <w:commentRangeStart w:id="30"/>
      <w:r>
        <w:rPr>
          <w:rFonts w:ascii="Times New Roman" w:hAnsi="Times New Roman" w:cs="Times New Roman"/>
          <w:sz w:val="24"/>
          <w:szCs w:val="24"/>
        </w:rPr>
        <w:t>In this paper, w</w:t>
      </w:r>
      <w:r w:rsidR="006550FB" w:rsidRPr="00FD4B46">
        <w:rPr>
          <w:rFonts w:ascii="Times New Roman" w:hAnsi="Times New Roman" w:cs="Times New Roman"/>
          <w:sz w:val="24"/>
          <w:szCs w:val="24"/>
        </w:rPr>
        <w:t xml:space="preserve">e minimiz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6550FB" w:rsidRPr="00FD4B46">
        <w:rPr>
          <w:rFonts w:ascii="Times New Roman" w:hAnsi="Times New Roman" w:cs="Times New Roman"/>
          <w:sz w:val="24"/>
          <w:szCs w:val="24"/>
        </w:rPr>
        <w:t xml:space="preserve">, </w:t>
      </w:r>
      <w:r>
        <w:rPr>
          <w:rFonts w:ascii="Times New Roman" w:hAnsi="Times New Roman" w:cs="Times New Roman"/>
          <w:sz w:val="24"/>
          <w:szCs w:val="24"/>
        </w:rPr>
        <w:t xml:space="preserve">generating </w:t>
      </w:r>
      <w:r w:rsidR="006550FB" w:rsidRPr="00FD4B46">
        <w:rPr>
          <w:rFonts w:ascii="Times New Roman" w:hAnsi="Times New Roman" w:cs="Times New Roman"/>
          <w:sz w:val="24"/>
          <w:szCs w:val="24"/>
        </w:rPr>
        <w:t xml:space="preserve">a different IB for each day, each trip, each stop, and each </w:t>
      </w:r>
      <w:r w:rsidR="006550FB">
        <w:rPr>
          <w:rFonts w:ascii="Times New Roman" w:hAnsi="Times New Roman" w:cs="Times New Roman"/>
          <w:sz w:val="24"/>
          <w:szCs w:val="24"/>
        </w:rPr>
        <w:t>walking distance from the stop (0 – 10 min)</w:t>
      </w:r>
      <w:r w:rsidR="006550FB" w:rsidRPr="00FD4B46">
        <w:rPr>
          <w:rFonts w:ascii="Times New Roman" w:hAnsi="Times New Roman" w:cs="Times New Roman"/>
          <w:sz w:val="24"/>
          <w:szCs w:val="24"/>
        </w:rPr>
        <w:t xml:space="preserve">. </w:t>
      </w:r>
      <w:commentRangeEnd w:id="30"/>
      <w:r>
        <w:rPr>
          <w:rStyle w:val="CommentReference"/>
        </w:rPr>
        <w:commentReference w:id="30"/>
      </w:r>
      <w:r w:rsidR="006D5AFB">
        <w:rPr>
          <w:rFonts w:ascii="Times New Roman" w:hAnsi="Times New Roman" w:cs="Times New Roman"/>
          <w:sz w:val="24"/>
          <w:szCs w:val="24"/>
        </w:rPr>
        <w:t xml:space="preserve"> In our study, the 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correspondingly, to improve the computational performance, we also parallelized the outmost loops (buffers × dates) on a workstation with 40 virtual CPU cores.  Even so, the computational burden is considerably large. Therefore, we selected one bus route to study</w:t>
      </w:r>
      <w:commentRangeEnd w:id="28"/>
      <w:r w:rsidR="004A4D57">
        <w:rPr>
          <w:rStyle w:val="CommentReference"/>
        </w:rPr>
        <w:commentReference w:id="28"/>
      </w:r>
      <w:r w:rsidR="004A4D57">
        <w:rPr>
          <w:rFonts w:ascii="Times New Roman" w:hAnsi="Times New Roman" w:cs="Times New Roman"/>
          <w:sz w:val="24"/>
          <w:szCs w:val="24"/>
        </w:rPr>
        <w:t xml:space="preserve">.  </w:t>
      </w:r>
    </w:p>
    <w:p w14:paraId="5D7E8764" w14:textId="77777777" w:rsidR="006D5AFB" w:rsidRDefault="006D5AFB" w:rsidP="006D5AFB">
      <w:pPr>
        <w:ind w:firstLine="720"/>
        <w:jc w:val="both"/>
        <w:rPr>
          <w:rFonts w:ascii="Times New Roman" w:hAnsi="Times New Roman" w:cs="Times New Roman"/>
          <w:sz w:val="24"/>
          <w:szCs w:val="24"/>
        </w:rPr>
      </w:pPr>
    </w:p>
    <w:p w14:paraId="00581A41" w14:textId="77777777" w:rsidR="006550FB" w:rsidRPr="005719F8" w:rsidRDefault="006550FB" w:rsidP="006550FB">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EF3EE07" w14:textId="4CBA3788"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In this section, we focus on the geographic and temporal analysis of buffer, waiting time, and waiting time d</w:t>
      </w:r>
      <w:r w:rsidR="005915AE">
        <w:rPr>
          <w:rFonts w:ascii="Times New Roman" w:hAnsi="Times New Roman" w:cs="Times New Roman"/>
          <w:sz w:val="24"/>
          <w:szCs w:val="24"/>
        </w:rPr>
        <w:t>ifference between different TPS</w:t>
      </w:r>
      <w:r w:rsidR="006D5AFB">
        <w:rPr>
          <w:rFonts w:ascii="Times New Roman" w:hAnsi="Times New Roman" w:cs="Times New Roman"/>
          <w:sz w:val="24"/>
          <w:szCs w:val="24"/>
        </w:rPr>
        <w:t xml:space="preserve"> for one bus route:  COTA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several reasons:</w:t>
      </w:r>
      <w:r w:rsidR="006D5AFB" w:rsidRPr="006D5AFB">
        <w:rPr>
          <w:rFonts w:ascii="Times New Roman" w:hAnsi="Times New Roman" w:cs="Times New Roman"/>
          <w:sz w:val="24"/>
          <w:szCs w:val="24"/>
        </w:rPr>
        <w:t xml:space="preserve"> i) </w:t>
      </w:r>
      <w:r w:rsidR="006D5AFB">
        <w:rPr>
          <w:rFonts w:ascii="Times New Roman" w:hAnsi="Times New Roman" w:cs="Times New Roman"/>
          <w:sz w:val="24"/>
          <w:szCs w:val="24"/>
        </w:rPr>
        <w:t xml:space="preserve">popularity - </w:t>
      </w:r>
      <w:r w:rsidR="006D5AFB" w:rsidRPr="006D5AFB">
        <w:rPr>
          <w:rFonts w:ascii="Times New Roman" w:hAnsi="Times New Roman" w:cs="Times New Roman"/>
          <w:sz w:val="24"/>
          <w:szCs w:val="24"/>
        </w:rPr>
        <w:t xml:space="preserve">it is the one of the busiest routes in the system; </w:t>
      </w:r>
      <w:r w:rsidR="006D5AFB">
        <w:rPr>
          <w:rFonts w:ascii="Times New Roman" w:hAnsi="Times New Roman" w:cs="Times New Roman"/>
          <w:sz w:val="24"/>
          <w:szCs w:val="24"/>
        </w:rPr>
        <w:t xml:space="preserve">ii) </w:t>
      </w:r>
      <w:r w:rsidR="006D5AFB" w:rsidRPr="006D5AFB">
        <w:rPr>
          <w:rFonts w:ascii="Times New Roman" w:hAnsi="Times New Roman" w:cs="Times New Roman"/>
          <w:sz w:val="24"/>
          <w:szCs w:val="24"/>
        </w:rPr>
        <w:t>coverage - it traverses a long spatial transect of the city and has a long service span</w:t>
      </w:r>
      <w:r w:rsidR="006D5AFB">
        <w:rPr>
          <w:rFonts w:ascii="Times New Roman" w:hAnsi="Times New Roman" w:cs="Times New Roman"/>
          <w:sz w:val="24"/>
          <w:szCs w:val="24"/>
        </w:rPr>
        <w:t>, and</w:t>
      </w:r>
      <w:r w:rsidR="006D5AFB" w:rsidRPr="006D5AFB">
        <w:rPr>
          <w:rFonts w:ascii="Times New Roman" w:hAnsi="Times New Roman" w:cs="Times New Roman"/>
          <w:sz w:val="24"/>
          <w:szCs w:val="24"/>
        </w:rPr>
        <w:t xml:space="preserve">;  iii) it has </w:t>
      </w:r>
      <w:r w:rsidR="006D5AFB" w:rsidRPr="006D5AFB">
        <w:rPr>
          <w:rFonts w:ascii="Times New Roman" w:hAnsi="Times New Roman" w:cs="Times New Roman"/>
          <w:sz w:val="24"/>
          <w:szCs w:val="24"/>
        </w:rPr>
        <w:lastRenderedPageBreak/>
        <w:t>two schedules with different headways, allowing us to study the impact of headways on the performance.</w:t>
      </w:r>
      <w:r w:rsidR="004A4D57" w:rsidRPr="004A4D57">
        <w:rPr>
          <w:rFonts w:ascii="Times New Roman" w:hAnsi="Times New Roman" w:cs="Times New Roman"/>
          <w:sz w:val="24"/>
          <w:szCs w:val="24"/>
        </w:rPr>
        <w:t xml:space="preserve"> </w:t>
      </w:r>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r w:rsidR="004A4D57" w:rsidRPr="004A4D57">
        <w:rPr>
          <w:rFonts w:ascii="Times New Roman" w:hAnsi="Times New Roman" w:cs="Times New Roman"/>
          <w:sz w:val="24"/>
          <w:szCs w:val="24"/>
        </w:rPr>
        <w:t>Figure 6</w:t>
      </w:r>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149593CF" w:rsidR="006550FB" w:rsidRDefault="006550FB" w:rsidP="006550FB">
      <w:pPr>
        <w:pStyle w:val="TimesNewRoman"/>
        <w:jc w:val="center"/>
      </w:pPr>
      <w:bookmarkStart w:id="31" w:name="_Ref18228043"/>
      <w:r>
        <w:t xml:space="preserve">Figure </w:t>
      </w:r>
      <w:fldSimple w:instr=" SEQ Figure \* ARABIC ">
        <w:r>
          <w:rPr>
            <w:noProof/>
          </w:rPr>
          <w:t>6</w:t>
        </w:r>
      </w:fldSimple>
      <w:bookmarkEnd w:id="31"/>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Default="006550FB" w:rsidP="006550FB">
      <w:pPr>
        <w:spacing w:line="256" w:lineRule="auto"/>
        <w:jc w:val="both"/>
        <w:rPr>
          <w:rFonts w:ascii="Times New Roman" w:hAnsi="Times New Roman" w:cs="Times New Roman"/>
          <w:sz w:val="24"/>
          <w:szCs w:val="24"/>
        </w:rPr>
      </w:pPr>
    </w:p>
    <w:p w14:paraId="5789CEE7" w14:textId="66FBA8EC" w:rsidR="004A4D57" w:rsidRPr="00BE78D3" w:rsidRDefault="00BE78D3" w:rsidP="006550FB">
      <w:pPr>
        <w:spacing w:line="256" w:lineRule="auto"/>
        <w:jc w:val="both"/>
        <w:rPr>
          <w:rFonts w:ascii="Times New Roman" w:hAnsi="Times New Roman" w:cs="Times New Roman"/>
          <w:sz w:val="24"/>
          <w:szCs w:val="24"/>
        </w:rPr>
      </w:pPr>
      <w:r w:rsidRPr="00BE78D3">
        <w:rPr>
          <w:rFonts w:ascii="Times New Roman" w:hAnsi="Times New Roman" w:cs="Times New Roman"/>
          <w:b/>
          <w:sz w:val="24"/>
          <w:szCs w:val="24"/>
        </w:rPr>
        <w:t>4.1.</w:t>
      </w:r>
      <w:r>
        <w:rPr>
          <w:rFonts w:ascii="Times New Roman" w:hAnsi="Times New Roman" w:cs="Times New Roman"/>
          <w:sz w:val="24"/>
          <w:szCs w:val="24"/>
        </w:rPr>
        <w:t xml:space="preserve"> </w:t>
      </w:r>
      <w:r w:rsidR="000A0DD4">
        <w:rPr>
          <w:rFonts w:ascii="Times New Roman" w:hAnsi="Times New Roman" w:cs="Times New Roman"/>
          <w:b/>
          <w:sz w:val="24"/>
          <w:szCs w:val="24"/>
        </w:rPr>
        <w:t xml:space="preserve">TPS </w:t>
      </w:r>
      <w:r w:rsidR="00F82824">
        <w:rPr>
          <w:rFonts w:ascii="Times New Roman" w:hAnsi="Times New Roman" w:cs="Times New Roman"/>
          <w:b/>
          <w:sz w:val="24"/>
          <w:szCs w:val="24"/>
        </w:rPr>
        <w:t xml:space="preserve">overall </w:t>
      </w:r>
      <w:r w:rsidR="004A4D57" w:rsidRPr="004A4D57">
        <w:rPr>
          <w:rFonts w:ascii="Times New Roman" w:hAnsi="Times New Roman" w:cs="Times New Roman"/>
          <w:b/>
          <w:sz w:val="24"/>
          <w:szCs w:val="24"/>
        </w:rPr>
        <w:t>performance</w:t>
      </w:r>
    </w:p>
    <w:p w14:paraId="79484FE9" w14:textId="77777777"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Pr>
          <w:rFonts w:ascii="Times New Roman" w:hAnsi="Times New Roman" w:cs="Times New Roman"/>
          <w:sz w:val="24"/>
          <w:szCs w:val="24"/>
        </w:rPr>
        <w:t xml:space="preserve">Overall, strictly following the schedule (ST) or </w:t>
      </w:r>
      <w:r w:rsidR="00FC4F8C">
        <w:rPr>
          <w:rFonts w:ascii="Times New Roman" w:hAnsi="Times New Roman" w:cs="Times New Roman"/>
          <w:sz w:val="24"/>
          <w:szCs w:val="24"/>
        </w:rPr>
        <w:t xml:space="preserve">using RTI to determine an </w:t>
      </w:r>
      <w:r w:rsidR="009263B1">
        <w:rPr>
          <w:rFonts w:ascii="Times New Roman" w:hAnsi="Times New Roman" w:cs="Times New Roman"/>
          <w:sz w:val="24"/>
          <w:szCs w:val="24"/>
        </w:rPr>
        <w:t xml:space="preserve">optimal insurance buffer (PT) are the best strategies: </w:t>
      </w:r>
      <w:r w:rsidR="00FC4F8C">
        <w:rPr>
          <w:rFonts w:ascii="Times New Roman" w:hAnsi="Times New Roman" w:cs="Times New Roman"/>
          <w:sz w:val="24"/>
          <w:szCs w:val="24"/>
        </w:rPr>
        <w:t xml:space="preserve">these achieve roughly equivalent waiting time performance based on waiting and average and standard deviation; they also have similar performance based on risk average and standard deviation.  Ignoring RTI and learning the minimal waiting time based on experience (ET) is the next best strategy based on overall performance, followed by showing up at the bus stop at an arbitrary time (AT).  The worse strategy is the greedy one that tries to exploit </w:t>
      </w:r>
      <w:r w:rsidR="00FC4F8C">
        <w:rPr>
          <w:rFonts w:ascii="Times New Roman" w:hAnsi="Times New Roman" w:cs="Times New Roman"/>
          <w:sz w:val="24"/>
          <w:szCs w:val="24"/>
        </w:rPr>
        <w:lastRenderedPageBreak/>
        <w:t>RTI to achieve a waiting time of zero: this is a risky stra</w:t>
      </w:r>
      <w:r w:rsidR="000A0DD4">
        <w:rPr>
          <w:rFonts w:ascii="Times New Roman" w:hAnsi="Times New Roman" w:cs="Times New Roman"/>
          <w:sz w:val="24"/>
          <w:szCs w:val="24"/>
        </w:rPr>
        <w:t>teg</w:t>
      </w:r>
      <w:r w:rsidR="00FC4F8C">
        <w:rPr>
          <w:rFonts w:ascii="Times New Roman" w:hAnsi="Times New Roman" w:cs="Times New Roman"/>
          <w:sz w:val="24"/>
          <w:szCs w:val="24"/>
        </w:rPr>
        <w:t>y that is harshly penalized by</w:t>
      </w:r>
      <w:r w:rsidR="000A0DD4">
        <w:rPr>
          <w:rFonts w:ascii="Times New Roman" w:hAnsi="Times New Roman" w:cs="Times New Roman"/>
          <w:sz w:val="24"/>
          <w:szCs w:val="24"/>
        </w:rPr>
        <w:t xml:space="preserve"> reclaimed delay by bus drivers and discontinuity delay in the RTI system.  </w:t>
      </w:r>
      <w:r w:rsidR="00F82824">
        <w:rPr>
          <w:rFonts w:ascii="Times New Roman" w:hAnsi="Times New Roman" w:cs="Times New Roman"/>
          <w:sz w:val="24"/>
          <w:szCs w:val="24"/>
        </w:rPr>
        <w:t xml:space="preserve">These results suggest that real-time information may have limited value with respect to minimizing waiting time and risk: the best RTI strategy (PT) is not substantially better than simply following the schedule.   </w:t>
      </w:r>
    </w:p>
    <w:p w14:paraId="38A4C8CF" w14:textId="77777777" w:rsidR="004A4D57" w:rsidRPr="00CD66E2" w:rsidRDefault="004A4D57" w:rsidP="006550FB">
      <w:pPr>
        <w:spacing w:line="256" w:lineRule="auto"/>
        <w:jc w:val="both"/>
        <w:rPr>
          <w:rFonts w:ascii="Times New Roman" w:hAnsi="Times New Roman" w:cs="Times New Roman"/>
          <w:sz w:val="24"/>
          <w:szCs w:val="24"/>
        </w:rPr>
      </w:pPr>
      <w:commentRangeStart w:id="32"/>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33"/>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34"/>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34"/>
            <w:r w:rsidR="0031733F">
              <w:rPr>
                <w:rStyle w:val="CommentReference"/>
              </w:rPr>
              <w:commentReference w:id="34"/>
            </w:r>
            <w:r w:rsidR="000831FD">
              <w:rPr>
                <w:rStyle w:val="CommentReference"/>
              </w:rPr>
              <w:commentReference w:id="33"/>
            </w:r>
          </w:p>
        </w:tc>
      </w:tr>
      <w:commentRangeEnd w:id="33"/>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6B2204F3" w:rsidR="006550FB" w:rsidRDefault="006550FB" w:rsidP="006550FB">
      <w:pPr>
        <w:pStyle w:val="TimesNewRoman"/>
        <w:jc w:val="center"/>
      </w:pPr>
      <w:bookmarkStart w:id="35" w:name="_Ref15136477"/>
      <w:r>
        <w:t xml:space="preserve">Table </w:t>
      </w:r>
      <w:fldSimple w:instr=" SEQ Table \* ARABIC ">
        <w:r>
          <w:rPr>
            <w:noProof/>
          </w:rPr>
          <w:t>2</w:t>
        </w:r>
      </w:fldSimple>
      <w:bookmarkEnd w:id="35"/>
      <w:r w:rsidR="000925B2">
        <w:t xml:space="preserve"> Overall performance of TPS: </w:t>
      </w:r>
      <w:r>
        <w:t>waiting time and missed risk's mean and deviation</w:t>
      </w:r>
      <w:commentRangeEnd w:id="32"/>
      <w:r w:rsidR="00F351BE">
        <w:rPr>
          <w:rStyle w:val="CommentReference"/>
          <w:rFonts w:asciiTheme="minorHAnsi" w:hAnsiTheme="minorHAnsi" w:cstheme="minorBidi"/>
        </w:rPr>
        <w:commentReference w:id="32"/>
      </w:r>
    </w:p>
    <w:p w14:paraId="107D231E" w14:textId="2D576C32" w:rsidR="000A0DD4" w:rsidRDefault="000A0DD4" w:rsidP="000A0DD4">
      <w:pPr>
        <w:spacing w:line="256" w:lineRule="auto"/>
        <w:ind w:firstLine="720"/>
        <w:jc w:val="both"/>
        <w:rPr>
          <w:rFonts w:ascii="Times New Roman" w:hAnsi="Times New Roman" w:cs="Times New Roman"/>
          <w:sz w:val="24"/>
          <w:szCs w:val="24"/>
        </w:rPr>
      </w:pPr>
    </w:p>
    <w:p w14:paraId="4F13556A" w14:textId="21A9ADEC" w:rsidR="00B2390C" w:rsidRPr="00B2390C" w:rsidRDefault="00B2390C" w:rsidP="00B2390C">
      <w:pPr>
        <w:pStyle w:val="IndentTimesNewRoman"/>
        <w:numPr>
          <w:ilvl w:val="1"/>
          <w:numId w:val="9"/>
        </w:numPr>
        <w:rPr>
          <w:b/>
        </w:rPr>
      </w:pPr>
      <w:r>
        <w:rPr>
          <w:b/>
        </w:rPr>
        <w:t>T</w:t>
      </w:r>
      <w:r w:rsidR="00A87B3B">
        <w:rPr>
          <w:b/>
        </w:rPr>
        <w:t>PS</w:t>
      </w:r>
      <w:r>
        <w:rPr>
          <w:b/>
        </w:rPr>
        <w:t xml:space="preserve"> performance over time</w:t>
      </w:r>
    </w:p>
    <w:p w14:paraId="3FEE475C" w14:textId="239AA53A" w:rsidR="00F82824" w:rsidRDefault="00F82824" w:rsidP="00B2390C">
      <w:pPr>
        <w:pStyle w:val="IndentTimesNewRoman"/>
        <w:ind w:firstLine="0"/>
        <w:jc w:val="both"/>
      </w:pPr>
      <w:r>
        <w:fldChar w:fldCharType="begin"/>
      </w:r>
      <w:r>
        <w:instrText xml:space="preserve"> REF _Ref11510776 \h </w:instrText>
      </w:r>
      <w:r w:rsidR="00B2390C">
        <w:instrText xml:space="preserve"> \* MERGEFORMAT </w:instrText>
      </w:r>
      <w:r>
        <w:fldChar w:fldCharType="separate"/>
      </w:r>
      <w:r w:rsidR="00B2390C" w:rsidRPr="00B338F3">
        <w:t xml:space="preserve">Figure </w:t>
      </w:r>
      <w:r w:rsidR="00B2390C">
        <w:rPr>
          <w:noProof/>
        </w:rPr>
        <w:t>8</w:t>
      </w:r>
      <w:r>
        <w:fldChar w:fldCharType="end"/>
      </w:r>
      <w:r>
        <w:t xml:space="preserve"> </w:t>
      </w:r>
      <w:r w:rsidR="00B2390C">
        <w:t xml:space="preserve"> and </w:t>
      </w:r>
      <w:r w:rsidR="00B2390C">
        <w:fldChar w:fldCharType="begin"/>
      </w:r>
      <w:r w:rsidR="00B2390C">
        <w:instrText xml:space="preserve"> REF _Ref24372002 \h  \* MERGEFORMAT </w:instrText>
      </w:r>
      <w:r w:rsidR="00B2390C">
        <w:fldChar w:fldCharType="separate"/>
      </w:r>
      <w:r w:rsidR="00B2390C" w:rsidRPr="00282A53">
        <w:t xml:space="preserve">Figure </w:t>
      </w:r>
      <w:r w:rsidR="00B2390C">
        <w:rPr>
          <w:noProof/>
        </w:rPr>
        <w:t>9</w:t>
      </w:r>
      <w:r w:rsidR="00B2390C">
        <w:fldChar w:fldCharType="end"/>
      </w:r>
      <w:r w:rsidR="00B2390C">
        <w:t xml:space="preserve"> illustrate the average waiting time and risk of missing a bus over time.  These hourly results support the overall results discussed above: ST and PT are consistently the best over time.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 xml:space="preserve">These inferior strategies perform better during short headway hours, but not better than ST and PT.   GT is a very risky strategy at all times, although is not penalized as harshly during short headway hours.   </w:t>
      </w:r>
    </w:p>
    <w:p w14:paraId="33345B15" w14:textId="2FA30040" w:rsidR="00F82824" w:rsidRDefault="00526D86" w:rsidP="00B2390C">
      <w:pPr>
        <w:pStyle w:val="IndentTimesNewRoman"/>
        <w:jc w:val="both"/>
      </w:pPr>
      <w:r>
        <w:t>Although ST and PT are always competitive, although ther</w:t>
      </w:r>
      <w:r w:rsidR="009405C1">
        <w:t>e</w:t>
      </w:r>
      <w:r>
        <w:t xml:space="preserve"> are some differenc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36"/>
      <w:r w:rsidR="00F82824">
        <w:t>This suggests that PT is more sensitive to the headway</w:t>
      </w:r>
      <w:r w:rsidR="005F6743">
        <w:t xml:space="preserve"> and delays than ST, illustrating </w:t>
      </w:r>
      <w:r>
        <w:t>some of the marginal benefits of RTI</w:t>
      </w:r>
      <w:r w:rsidR="00F82824">
        <w:t>.</w:t>
      </w:r>
      <w:commentRangeEnd w:id="36"/>
      <w:r>
        <w:rPr>
          <w:rStyle w:val="CommentReference"/>
          <w:rFonts w:asciiTheme="minorHAnsi" w:hAnsiTheme="minorHAnsi" w:cstheme="minorBidi"/>
        </w:rPr>
        <w:commentReference w:id="36"/>
      </w:r>
    </w:p>
    <w:p w14:paraId="7A96F31E" w14:textId="77777777" w:rsidR="00F82824" w:rsidRDefault="00F82824" w:rsidP="00F82824">
      <w:pPr>
        <w:pStyle w:val="IndentTimesNewRoman"/>
        <w:keepNext/>
        <w:ind w:firstLine="0"/>
      </w:pPr>
      <w:r>
        <w:rPr>
          <w:noProof/>
        </w:rPr>
        <w:lastRenderedPageBreak/>
        <w:drawing>
          <wp:inline distT="0" distB="0" distL="0" distR="0" wp14:anchorId="426CBEE0" wp14:editId="60E36573">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BF9B279" w14:textId="38530E69" w:rsidR="00F82824" w:rsidRDefault="00F82824" w:rsidP="00F82824">
      <w:pPr>
        <w:spacing w:line="256" w:lineRule="auto"/>
        <w:jc w:val="center"/>
        <w:rPr>
          <w:rFonts w:ascii="Times New Roman" w:hAnsi="Times New Roman" w:cs="Times New Roman"/>
          <w:sz w:val="24"/>
          <w:szCs w:val="24"/>
        </w:rPr>
      </w:pPr>
      <w:bookmarkStart w:id="37"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B2390C">
        <w:rPr>
          <w:rFonts w:ascii="Times New Roman" w:hAnsi="Times New Roman" w:cs="Times New Roman"/>
          <w:noProof/>
          <w:sz w:val="24"/>
          <w:szCs w:val="24"/>
        </w:rPr>
        <w:t>8</w:t>
      </w:r>
      <w:r w:rsidRPr="00B338F3">
        <w:rPr>
          <w:rFonts w:ascii="Times New Roman" w:hAnsi="Times New Roman" w:cs="Times New Roman"/>
          <w:sz w:val="24"/>
          <w:szCs w:val="24"/>
        </w:rPr>
        <w:fldChar w:fldCharType="end"/>
      </w:r>
      <w:bookmarkEnd w:id="37"/>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rPr>
        <w:drawing>
          <wp:inline distT="0" distB="0" distL="0" distR="0" wp14:anchorId="0EB7D0F6" wp14:editId="3CD81B39">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78AC9CF" w14:textId="5A72C176" w:rsidR="00F82824" w:rsidRDefault="00F82824" w:rsidP="00F82824">
      <w:pPr>
        <w:spacing w:line="256" w:lineRule="auto"/>
        <w:jc w:val="center"/>
        <w:rPr>
          <w:rFonts w:ascii="Times New Roman" w:hAnsi="Times New Roman" w:cs="Times New Roman"/>
          <w:sz w:val="24"/>
          <w:szCs w:val="24"/>
        </w:rPr>
      </w:pPr>
      <w:bookmarkStart w:id="38" w:name="_Ref24372002"/>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B2390C">
        <w:rPr>
          <w:rFonts w:ascii="Times New Roman" w:hAnsi="Times New Roman" w:cs="Times New Roman"/>
          <w:noProof/>
          <w:sz w:val="24"/>
          <w:szCs w:val="24"/>
        </w:rPr>
        <w:t>9</w:t>
      </w:r>
      <w:r w:rsidRPr="00282A53">
        <w:rPr>
          <w:rFonts w:ascii="Times New Roman" w:hAnsi="Times New Roman" w:cs="Times New Roman"/>
          <w:sz w:val="24"/>
          <w:szCs w:val="24"/>
        </w:rPr>
        <w:fldChar w:fldCharType="end"/>
      </w:r>
      <w:bookmarkEnd w:id="38"/>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p>
    <w:p w14:paraId="17C35DEF" w14:textId="77777777" w:rsidR="006550FB" w:rsidRPr="000A0DD4" w:rsidRDefault="006550FB" w:rsidP="006550FB">
      <w:pPr>
        <w:pStyle w:val="IndentTimesNewRoman"/>
        <w:ind w:firstLine="0"/>
      </w:pPr>
    </w:p>
    <w:p w14:paraId="16B2643E" w14:textId="448C6DCE" w:rsidR="00BE78D3" w:rsidRDefault="00BE78D3" w:rsidP="0038416A">
      <w:pPr>
        <w:pStyle w:val="TimesNewRoman"/>
        <w:ind w:firstLine="720"/>
        <w:jc w:val="both"/>
      </w:pPr>
      <w:r>
        <w:t xml:space="preserve">The inefficiency of </w:t>
      </w:r>
      <w:r w:rsidR="0038416A">
        <w:t xml:space="preserve">the </w:t>
      </w:r>
      <w:r>
        <w:t xml:space="preserve">GT </w:t>
      </w:r>
      <w:r w:rsidR="0038416A">
        <w:t xml:space="preserve">TPS provides empirical support for the impacts of delay </w:t>
      </w:r>
      <w:r>
        <w:t>reclamation</w:t>
      </w:r>
      <w:r w:rsidR="0038416A">
        <w:t xml:space="preserve"> and discontinuity delay</w:t>
      </w:r>
      <w:r>
        <w:t xml:space="preserve"> </w:t>
      </w:r>
      <w:r w:rsidR="0038416A">
        <w:t xml:space="preserve">demonstrated theoretically in </w:t>
      </w:r>
      <w:r>
        <w:fldChar w:fldCharType="begin"/>
      </w:r>
      <w:r>
        <w:instrText xml:space="preserve"> REF _Ref8118481 \h </w:instrText>
      </w:r>
      <w:r w:rsidR="0038416A">
        <w:instrText xml:space="preserve"> \* MERGEFORMAT </w:instrText>
      </w:r>
      <w:r>
        <w:fldChar w:fldCharType="separate"/>
      </w:r>
      <w:r w:rsidRPr="00333E7A">
        <w:t xml:space="preserve">Figure </w:t>
      </w:r>
      <w:r>
        <w:rPr>
          <w:noProof/>
        </w:rPr>
        <w:t>2</w:t>
      </w:r>
      <w:r>
        <w:fldChar w:fldCharType="end"/>
      </w:r>
      <w:r>
        <w:t xml:space="preserve"> </w:t>
      </w:r>
      <w:r w:rsidR="0038416A">
        <w:t xml:space="preserve">and </w:t>
      </w:r>
      <w:r>
        <w:fldChar w:fldCharType="begin"/>
      </w:r>
      <w:r>
        <w:instrText xml:space="preserve"> REF _Ref18334385 \h </w:instrText>
      </w:r>
      <w:r w:rsidR="0038416A">
        <w:instrText xml:space="preserve"> \* MERGEFORMAT </w:instrText>
      </w:r>
      <w:r>
        <w:fldChar w:fldCharType="separate"/>
      </w:r>
      <w:r w:rsidRPr="00EF6015">
        <w:t xml:space="preserve">Figure </w:t>
      </w:r>
      <w:r>
        <w:rPr>
          <w:noProof/>
        </w:rPr>
        <w:t>3</w:t>
      </w:r>
      <w:r>
        <w:fldChar w:fldCharType="end"/>
      </w:r>
      <w:r w:rsidR="0038416A">
        <w:t>, respectively</w:t>
      </w:r>
      <w:r>
        <w:t>. To show the relationship between reclaimed dela</w:t>
      </w:r>
      <w:r w:rsidR="008E3ACA">
        <w:t xml:space="preserve">y, discontinuity delay and miss </w:t>
      </w:r>
      <w:r>
        <w:t xml:space="preserve">risk, </w:t>
      </w:r>
      <w:r>
        <w:lastRenderedPageBreak/>
        <w:t xml:space="preserve">we also calculate the delay reclamation and </w:t>
      </w:r>
      <w:r>
        <w:rPr>
          <w:rFonts w:hint="eastAsia"/>
        </w:rPr>
        <w:t>miss</w:t>
      </w:r>
      <w:r>
        <w:t xml:space="preserve"> risk for each specific trip. We </w:t>
      </w:r>
      <w:r w:rsidR="008E3ACA">
        <w:t xml:space="preserve">estimate </w:t>
      </w:r>
      <w:r>
        <w:t xml:space="preserve">that during the whole year, when a delay reclamation occurred, there were </w:t>
      </w:r>
      <w:r>
        <w:rPr>
          <w:rFonts w:hint="eastAsia"/>
        </w:rPr>
        <w:t>88.87</w:t>
      </w:r>
      <w:r>
        <w:t>% chance that the GT user would miss the bus empirically.</w:t>
      </w:r>
    </w:p>
    <w:p w14:paraId="54BC5585" w14:textId="283D4E7E" w:rsidR="00BE78D3" w:rsidRDefault="008E3ACA" w:rsidP="0038416A">
      <w:pPr>
        <w:pStyle w:val="TimesNewRoman"/>
        <w:ind w:firstLine="720"/>
        <w:jc w:val="both"/>
      </w:pPr>
      <w:r>
        <w:t xml:space="preserve">To validate </w:t>
      </w:r>
      <w:r w:rsidR="00BE78D3">
        <w:t xml:space="preserve">the existence of discontinuity delay, we calculated 31 trip planning strategies in the PT family, each with a </w:t>
      </w:r>
      <w:r>
        <w:t xml:space="preserve">designated </w:t>
      </w:r>
      <w:r w:rsidR="00030AFD">
        <w:t xml:space="preserve">static </w:t>
      </w:r>
      <w:r w:rsidR="00BE78D3">
        <w:t xml:space="preserve">insurance buffer from 0 (greedy tactic) to 300 seconds. </w:t>
      </w:r>
      <w:r w:rsidR="00BE78D3">
        <w:fldChar w:fldCharType="begin"/>
      </w:r>
      <w:r w:rsidR="00BE78D3">
        <w:instrText xml:space="preserve"> REF _Ref18339654 \h </w:instrText>
      </w:r>
      <w:r w:rsidR="0038416A">
        <w:instrText xml:space="preserve"> \* MERGEFORMAT </w:instrText>
      </w:r>
      <w:r w:rsidR="00BE78D3">
        <w:fldChar w:fldCharType="separate"/>
      </w:r>
      <w:r w:rsidR="00BE78D3" w:rsidRPr="00065BDE">
        <w:t xml:space="preserve">Figure </w:t>
      </w:r>
      <w:r w:rsidR="00BE78D3">
        <w:rPr>
          <w:noProof/>
        </w:rPr>
        <w:t>10</w:t>
      </w:r>
      <w:r w:rsidR="00BE78D3">
        <w:fldChar w:fldCharType="end"/>
      </w:r>
      <w:r w:rsidR="00BE78D3">
        <w:t xml:space="preserve">  sho</w:t>
      </w:r>
      <w:r>
        <w:t xml:space="preserve">ws how the average waiting time, </w:t>
      </w:r>
      <w:r w:rsidR="00BE78D3">
        <w:t xml:space="preserve">miss risk </w:t>
      </w:r>
      <w:r>
        <w:t xml:space="preserve">and rate of changes in both indicators </w:t>
      </w:r>
      <w:r w:rsidR="000A6427">
        <w:t>with</w:t>
      </w:r>
      <w:r>
        <w:t xml:space="preserve"> respect to the length of the insurance buffer.  Note the dramatic changes in both indicators </w:t>
      </w:r>
      <w:r w:rsidR="00BE78D3">
        <w:t>at 60, 120, 180,</w:t>
      </w:r>
      <w:r>
        <w:t xml:space="preserve"> and 240 seconds; these are </w:t>
      </w:r>
      <w:r w:rsidR="00BE78D3">
        <w:t>m</w:t>
      </w:r>
      <w:r>
        <w:t xml:space="preserve">ultiples of the RTI update frequency </w:t>
      </w:r>
      <w:r w:rsidR="00BE78D3">
        <w:t xml:space="preserve">(60 seconds). Moreover, </w:t>
      </w:r>
      <w:r w:rsidR="00BE78D3">
        <w:fldChar w:fldCharType="begin"/>
      </w:r>
      <w:r w:rsidR="00BE78D3">
        <w:instrText xml:space="preserve"> REF _Ref18338006 \h </w:instrText>
      </w:r>
      <w:r w:rsidR="0038416A">
        <w:instrText xml:space="preserve"> \* MERGEFORMAT </w:instrText>
      </w:r>
      <w:r w:rsidR="00BE78D3">
        <w:fldChar w:fldCharType="separate"/>
      </w:r>
      <w:r w:rsidR="00BE78D3" w:rsidRPr="005128A9">
        <w:t xml:space="preserve">Figure </w:t>
      </w:r>
      <w:r w:rsidR="00BE78D3">
        <w:rPr>
          <w:noProof/>
        </w:rPr>
        <w:t>11</w:t>
      </w:r>
      <w:r w:rsidR="00BE78D3">
        <w:fldChar w:fldCharType="end"/>
      </w:r>
      <w:r w:rsidR="00BE78D3">
        <w:t xml:space="preserve"> demonstrates that the miss risk changed fastest when </w:t>
      </w:r>
      <w:r>
        <w:t xml:space="preserve">IB </w:t>
      </w:r>
      <w:r w:rsidR="00BE78D3">
        <w:t xml:space="preserve">= 60 seconds, which is exactly the interval of the real-time data. </w:t>
      </w:r>
      <w:r>
        <w:t xml:space="preserve">These </w:t>
      </w:r>
      <w:r w:rsidR="00BE78D3">
        <w:t xml:space="preserve">discontinuous change </w:t>
      </w:r>
      <w:r>
        <w:t xml:space="preserve">demonstrate </w:t>
      </w:r>
      <w:r w:rsidR="00BE78D3">
        <w:t xml:space="preserve">the existence of the discontinuity delay. The </w:t>
      </w:r>
      <w:r>
        <w:t xml:space="preserve">IB </w:t>
      </w:r>
      <w:r w:rsidR="00BE78D3">
        <w:t>will ease both reclaimed delay and disc</w:t>
      </w:r>
      <w:r>
        <w:t xml:space="preserve">ontinuity delay simultaneously; </w:t>
      </w:r>
      <w:r w:rsidR="00BE78D3">
        <w:t xml:space="preserve">however, due to the discrete nature of discontinuity delay, only </w:t>
      </w:r>
      <w:r>
        <w:t xml:space="preserve">also observe sudden changes at </w:t>
      </w:r>
      <w:r w:rsidR="00BE78D3">
        <w:t>multiples of 60 seconds.</w:t>
      </w:r>
    </w:p>
    <w:p w14:paraId="5829B598" w14:textId="77777777" w:rsidR="00BE78D3" w:rsidRDefault="00BE78D3" w:rsidP="0038416A">
      <w:pPr>
        <w:pStyle w:val="TimesNewRoman"/>
        <w:ind w:firstLine="720"/>
        <w:jc w:val="both"/>
      </w:pPr>
    </w:p>
    <w:p w14:paraId="53285FBC" w14:textId="77777777" w:rsidR="00BE78D3" w:rsidRPr="005128A9" w:rsidRDefault="00BE78D3" w:rsidP="00BE78D3">
      <w:pPr>
        <w:pStyle w:val="TimesNewRoman"/>
        <w:keepNext/>
        <w:jc w:val="center"/>
      </w:pPr>
      <w:r>
        <w:rPr>
          <w:noProof/>
        </w:rPr>
        <w:drawing>
          <wp:inline distT="0" distB="0" distL="0" distR="0" wp14:anchorId="22B2279C" wp14:editId="27A65182">
            <wp:extent cx="5943600" cy="1979875"/>
            <wp:effectExtent l="0" t="0" r="0" b="19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862C5F">
        <w:rPr>
          <w:noProof/>
        </w:rPr>
        <w:t xml:space="preserve"> </w:t>
      </w:r>
      <w:r>
        <w:rPr>
          <w:noProof/>
        </w:rPr>
        <w:drawing>
          <wp:inline distT="0" distB="0" distL="0" distR="0" wp14:anchorId="3291A6CB" wp14:editId="18B886ED">
            <wp:extent cx="5931673" cy="1908175"/>
            <wp:effectExtent l="0" t="0" r="12065"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EED8F21" w14:textId="77777777" w:rsidR="00BE78D3" w:rsidRPr="00065BDE" w:rsidRDefault="00BE78D3" w:rsidP="00BE78D3">
      <w:pPr>
        <w:spacing w:line="256" w:lineRule="auto"/>
        <w:jc w:val="center"/>
        <w:rPr>
          <w:rFonts w:ascii="Times New Roman" w:hAnsi="Times New Roman" w:cs="Times New Roman"/>
          <w:sz w:val="24"/>
          <w:szCs w:val="24"/>
        </w:rPr>
      </w:pPr>
      <w:bookmarkStart w:id="39" w:name="_Ref18339654"/>
      <w:commentRangeStart w:id="40"/>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10</w:t>
      </w:r>
      <w:r w:rsidRPr="00065BDE">
        <w:rPr>
          <w:rFonts w:ascii="Times New Roman" w:hAnsi="Times New Roman" w:cs="Times New Roman"/>
          <w:sz w:val="24"/>
          <w:szCs w:val="24"/>
        </w:rPr>
        <w:fldChar w:fldCharType="end"/>
      </w:r>
      <w:bookmarkEnd w:id="39"/>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40"/>
      <w:r w:rsidR="008E3ACA">
        <w:rPr>
          <w:rStyle w:val="CommentReference"/>
        </w:rPr>
        <w:commentReference w:id="40"/>
      </w:r>
    </w:p>
    <w:p w14:paraId="0A98CB0B" w14:textId="77777777" w:rsidR="00BE78D3" w:rsidRDefault="00BE78D3" w:rsidP="00BE78D3">
      <w:pPr>
        <w:pStyle w:val="IndentTimesNewRoman"/>
        <w:ind w:firstLine="0"/>
      </w:pPr>
    </w:p>
    <w:p w14:paraId="611C533E" w14:textId="77777777" w:rsidR="00BE78D3" w:rsidRDefault="00BE78D3" w:rsidP="006550FB">
      <w:pPr>
        <w:pStyle w:val="IndentTimesNewRoman"/>
        <w:ind w:firstLine="0"/>
      </w:pPr>
    </w:p>
    <w:p w14:paraId="72067F64" w14:textId="6B7C1EDD" w:rsidR="006550FB" w:rsidRDefault="00BE78D3" w:rsidP="006550FB">
      <w:pPr>
        <w:pStyle w:val="IndentTimesNewRoman"/>
        <w:ind w:firstLine="0"/>
        <w:rPr>
          <w:b/>
        </w:rPr>
      </w:pPr>
      <w:r>
        <w:rPr>
          <w:b/>
        </w:rPr>
        <w:t>4.4.</w:t>
      </w:r>
      <w:r w:rsidR="005F6743">
        <w:rPr>
          <w:b/>
        </w:rPr>
        <w:t xml:space="preserve"> TPS performance </w:t>
      </w:r>
      <w:r>
        <w:rPr>
          <w:b/>
        </w:rPr>
        <w:t xml:space="preserve">over </w:t>
      </w:r>
      <w:r w:rsidR="005F6743">
        <w:rPr>
          <w:b/>
        </w:rPr>
        <w:t>space</w:t>
      </w:r>
    </w:p>
    <w:p w14:paraId="23C90B58" w14:textId="72C4E238" w:rsidR="005F6743" w:rsidRDefault="005F6743" w:rsidP="006550FB">
      <w:pPr>
        <w:pStyle w:val="IndentTimesNewRoman"/>
        <w:ind w:firstLine="0"/>
        <w:rPr>
          <w:b/>
        </w:rPr>
      </w:pPr>
    </w:p>
    <w:p w14:paraId="0627617A" w14:textId="79E105C3" w:rsidR="005F6743" w:rsidRPr="0038416A" w:rsidRDefault="005F6743" w:rsidP="006550FB">
      <w:pPr>
        <w:pStyle w:val="IndentTimesNewRoman"/>
        <w:ind w:firstLine="0"/>
      </w:pPr>
      <w:r>
        <w:rPr>
          <w:b/>
        </w:rPr>
        <w:t>Spatial patterns.</w:t>
      </w:r>
      <w:r w:rsidR="0038416A">
        <w:t xml:space="preserve">  </w:t>
      </w:r>
      <w:r w:rsidR="0038416A" w:rsidRPr="0038416A">
        <w:rPr>
          <w:highlight w:val="yellow"/>
        </w:rPr>
        <w:t>[Need text here describing the next two figures]</w:t>
      </w:r>
    </w:p>
    <w:p w14:paraId="5702A717" w14:textId="77777777" w:rsidR="005F6743" w:rsidRPr="005F6743" w:rsidRDefault="005F6743" w:rsidP="006550FB">
      <w:pPr>
        <w:pStyle w:val="IndentTimesNewRoman"/>
        <w:ind w:firstLine="0"/>
      </w:pPr>
    </w:p>
    <w:p w14:paraId="7E52060D" w14:textId="77777777" w:rsidR="006550FB" w:rsidRDefault="006550FB" w:rsidP="006550FB">
      <w:pPr>
        <w:pStyle w:val="IndentTimesNewRoman"/>
        <w:keepNext/>
        <w:ind w:firstLine="0"/>
        <w:jc w:val="center"/>
      </w:pPr>
      <w:r>
        <w:rPr>
          <w:noProof/>
        </w:rPr>
        <w:drawing>
          <wp:inline distT="0" distB="0" distL="0" distR="0" wp14:anchorId="18279F85" wp14:editId="431F659E">
            <wp:extent cx="5818772" cy="42144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818772" cy="4214495"/>
                    </a:xfrm>
                    <a:prstGeom prst="rect">
                      <a:avLst/>
                    </a:prstGeom>
                    <a:noFill/>
                    <a:ln>
                      <a:noFill/>
                    </a:ln>
                  </pic:spPr>
                </pic:pic>
              </a:graphicData>
            </a:graphic>
          </wp:inline>
        </w:drawing>
      </w:r>
    </w:p>
    <w:p w14:paraId="2BBF2220" w14:textId="77777777" w:rsidR="006550FB" w:rsidRPr="006E112A" w:rsidRDefault="006550FB" w:rsidP="006550FB">
      <w:pPr>
        <w:spacing w:line="256" w:lineRule="auto"/>
        <w:jc w:val="center"/>
        <w:rPr>
          <w:rFonts w:ascii="Times New Roman" w:hAnsi="Times New Roman" w:cs="Times New Roman"/>
          <w:sz w:val="24"/>
          <w:szCs w:val="24"/>
        </w:rPr>
      </w:pPr>
      <w:bookmarkStart w:id="41" w:name="_Ref16256385"/>
      <w:bookmarkStart w:id="42" w:name="_Ref16256378"/>
      <w:commentRangeStart w:id="43"/>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8</w:t>
      </w:r>
      <w:r w:rsidRPr="004743C5">
        <w:rPr>
          <w:rFonts w:ascii="Times New Roman" w:hAnsi="Times New Roman" w:cs="Times New Roman"/>
          <w:sz w:val="24"/>
          <w:szCs w:val="24"/>
        </w:rPr>
        <w:fldChar w:fldCharType="end"/>
      </w:r>
      <w:bookmarkEnd w:id="41"/>
      <w:r w:rsidRPr="004743C5">
        <w:rPr>
          <w:rFonts w:ascii="Times New Roman" w:hAnsi="Times New Roman" w:cs="Times New Roman"/>
          <w:sz w:val="24"/>
          <w:szCs w:val="24"/>
        </w:rPr>
        <w:t xml:space="preserve"> </w:t>
      </w:r>
      <w:r>
        <w:rPr>
          <w:rFonts w:ascii="Times New Roman" w:hAnsi="Times New Roman" w:cs="Times New Roman"/>
          <w:sz w:val="24"/>
          <w:szCs w:val="24"/>
        </w:rPr>
        <w:t>A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GT</w:t>
      </w:r>
      <w:r w:rsidRPr="006E112A">
        <w:rPr>
          <w:rFonts w:ascii="Times New Roman" w:hAnsi="Times New Roman" w:cs="Times New Roman"/>
          <w:sz w:val="24"/>
          <w:szCs w:val="24"/>
        </w:rPr>
        <w:t xml:space="preserve"> (bottom right)'s waiting time pattern</w:t>
      </w:r>
      <w:bookmarkEnd w:id="42"/>
      <w:r w:rsidRPr="006E112A">
        <w:rPr>
          <w:rFonts w:ascii="Times New Roman" w:hAnsi="Times New Roman" w:cs="Times New Roman"/>
          <w:sz w:val="24"/>
          <w:szCs w:val="24"/>
        </w:rPr>
        <w:t xml:space="preserve"> </w:t>
      </w:r>
      <w:commentRangeEnd w:id="43"/>
      <w:r w:rsidR="009263B1">
        <w:rPr>
          <w:rStyle w:val="CommentReference"/>
        </w:rPr>
        <w:commentReference w:id="43"/>
      </w:r>
    </w:p>
    <w:p w14:paraId="5E8CF3C6" w14:textId="77777777" w:rsidR="006550FB" w:rsidRDefault="006550FB" w:rsidP="006550FB">
      <w:pPr>
        <w:pStyle w:val="Italic"/>
        <w:ind w:firstLine="0"/>
        <w:rPr>
          <w:b/>
          <w:i w:val="0"/>
          <w:iCs/>
        </w:rPr>
      </w:pPr>
    </w:p>
    <w:p w14:paraId="6070DE13" w14:textId="77777777" w:rsidR="006550FB" w:rsidRDefault="006550FB" w:rsidP="006550FB">
      <w:pPr>
        <w:keepNext/>
        <w:spacing w:line="256" w:lineRule="auto"/>
        <w:jc w:val="center"/>
      </w:pPr>
      <w:r>
        <w:rPr>
          <w:noProof/>
        </w:rPr>
        <w:lastRenderedPageBreak/>
        <w:drawing>
          <wp:inline distT="0" distB="0" distL="0" distR="0" wp14:anchorId="268A2FFF" wp14:editId="1E601C0F">
            <wp:extent cx="5943600" cy="426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68470"/>
                    </a:xfrm>
                    <a:prstGeom prst="rect">
                      <a:avLst/>
                    </a:prstGeom>
                  </pic:spPr>
                </pic:pic>
              </a:graphicData>
            </a:graphic>
          </wp:inline>
        </w:drawing>
      </w:r>
    </w:p>
    <w:p w14:paraId="6504755D" w14:textId="77777777" w:rsidR="006550FB" w:rsidRPr="006E112A" w:rsidRDefault="006550FB" w:rsidP="006550FB">
      <w:pPr>
        <w:spacing w:line="256" w:lineRule="auto"/>
        <w:jc w:val="center"/>
        <w:rPr>
          <w:rFonts w:ascii="Times New Roman" w:hAnsi="Times New Roman" w:cs="Times New Roman"/>
          <w:sz w:val="24"/>
          <w:szCs w:val="24"/>
        </w:rPr>
      </w:pPr>
      <w:bookmarkStart w:id="44" w:name="_Ref16256137"/>
      <w:commentRangeStart w:id="45"/>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9</w:t>
      </w:r>
      <w:r w:rsidRPr="00530F4C">
        <w:rPr>
          <w:rFonts w:ascii="Times New Roman" w:hAnsi="Times New Roman" w:cs="Times New Roman"/>
          <w:sz w:val="24"/>
          <w:szCs w:val="24"/>
        </w:rPr>
        <w:fldChar w:fldCharType="end"/>
      </w:r>
      <w:bookmarkEnd w:id="44"/>
      <w:r w:rsidRPr="00D4298B">
        <w:rPr>
          <w:rFonts w:ascii="Times New Roman" w:hAnsi="Times New Roman" w:cs="Times New Roman"/>
          <w:sz w:val="24"/>
          <w:szCs w:val="24"/>
        </w:rPr>
        <w:t xml:space="preserve"> </w:t>
      </w:r>
      <w:r>
        <w:rPr>
          <w:rFonts w:ascii="Times New Roman" w:hAnsi="Times New Roman" w:cs="Times New Roman"/>
          <w:sz w:val="24"/>
          <w:szCs w:val="24"/>
        </w:rPr>
        <w:t>S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commentRangeEnd w:id="45"/>
      <w:r w:rsidR="009263B1">
        <w:rPr>
          <w:rStyle w:val="CommentReference"/>
        </w:rPr>
        <w:commentReference w:id="45"/>
      </w:r>
    </w:p>
    <w:p w14:paraId="7717514A" w14:textId="77777777" w:rsidR="006550FB" w:rsidRDefault="006550FB" w:rsidP="006550FB">
      <w:pPr>
        <w:pStyle w:val="TimesNewRoman"/>
        <w:ind w:firstLine="720"/>
      </w:pPr>
    </w:p>
    <w:p w14:paraId="0081B5B7" w14:textId="556D8679" w:rsidR="005F6743" w:rsidRDefault="005F6743" w:rsidP="006550FB">
      <w:pPr>
        <w:spacing w:line="256" w:lineRule="auto"/>
        <w:rPr>
          <w:rFonts w:ascii="Times New Roman" w:hAnsi="Times New Roman" w:cs="Times New Roman"/>
          <w:sz w:val="24"/>
          <w:szCs w:val="24"/>
        </w:rPr>
      </w:pPr>
    </w:p>
    <w:p w14:paraId="65CCB4BC" w14:textId="18046963" w:rsidR="005F6743" w:rsidRPr="005F6743" w:rsidRDefault="005F6743" w:rsidP="006550FB">
      <w:pPr>
        <w:spacing w:line="256" w:lineRule="auto"/>
        <w:rPr>
          <w:rFonts w:ascii="Times New Roman" w:hAnsi="Times New Roman" w:cs="Times New Roman"/>
          <w:b/>
          <w:sz w:val="24"/>
          <w:szCs w:val="24"/>
        </w:rPr>
      </w:pPr>
      <w:r w:rsidRPr="005F6743">
        <w:rPr>
          <w:rFonts w:ascii="Times New Roman" w:hAnsi="Times New Roman" w:cs="Times New Roman"/>
          <w:b/>
          <w:sz w:val="24"/>
          <w:szCs w:val="24"/>
        </w:rPr>
        <w:t xml:space="preserve">TPS performance with respect </w:t>
      </w:r>
      <w:r w:rsidR="00BE78D3">
        <w:rPr>
          <w:rFonts w:ascii="Times New Roman" w:hAnsi="Times New Roman" w:cs="Times New Roman"/>
          <w:b/>
          <w:sz w:val="24"/>
          <w:szCs w:val="24"/>
        </w:rPr>
        <w:t>to walking time</w:t>
      </w:r>
    </w:p>
    <w:p w14:paraId="7C89D31E" w14:textId="10816C59" w:rsidR="005F6743" w:rsidRDefault="005F6743" w:rsidP="005F6743">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T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I users miss the target bus. </w:t>
      </w:r>
    </w:p>
    <w:p w14:paraId="4E7521C1" w14:textId="77777777" w:rsidR="005F6743" w:rsidRPr="00362A26" w:rsidRDefault="005F6743" w:rsidP="005F6743">
      <w:pPr>
        <w:spacing w:line="256" w:lineRule="auto"/>
        <w:rPr>
          <w:rFonts w:ascii="Times New Roman" w:hAnsi="Times New Roman" w:cs="Times New Roman"/>
          <w:sz w:val="24"/>
          <w:szCs w:val="24"/>
        </w:rPr>
      </w:pPr>
    </w:p>
    <w:p w14:paraId="7E9CCCB1" w14:textId="77777777" w:rsidR="005F6743" w:rsidRPr="00663896" w:rsidRDefault="005F6743" w:rsidP="005F6743">
      <w:pPr>
        <w:spacing w:line="256" w:lineRule="auto"/>
        <w:rPr>
          <w:rFonts w:ascii="Times New Roman" w:hAnsi="Times New Roman" w:cs="Times New Roman"/>
          <w:sz w:val="24"/>
          <w:szCs w:val="24"/>
        </w:rPr>
      </w:pPr>
      <w:r>
        <w:rPr>
          <w:noProof/>
        </w:rPr>
        <w:lastRenderedPageBreak/>
        <w:drawing>
          <wp:inline distT="0" distB="0" distL="0" distR="0" wp14:anchorId="6D6D9ABB" wp14:editId="20D5E628">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0658B80" w14:textId="77777777" w:rsidR="005F6743" w:rsidRDefault="005F6743" w:rsidP="005F6743">
      <w:pPr>
        <w:spacing w:line="256" w:lineRule="auto"/>
        <w:jc w:val="center"/>
        <w:rPr>
          <w:rFonts w:ascii="Times New Roman" w:hAnsi="Times New Roman" w:cs="Times New Roman"/>
          <w:sz w:val="24"/>
          <w:szCs w:val="24"/>
        </w:rPr>
      </w:pPr>
      <w:bookmarkStart w:id="46"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46"/>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32A5883D" w14:textId="77777777" w:rsidR="005F6743" w:rsidRDefault="005F6743" w:rsidP="005F6743">
      <w:pPr>
        <w:pStyle w:val="TimesNewRoman"/>
        <w:keepNext/>
      </w:pPr>
      <w:r>
        <w:rPr>
          <w:noProof/>
        </w:rPr>
        <w:drawing>
          <wp:inline distT="0" distB="0" distL="0" distR="0" wp14:anchorId="48EB4780" wp14:editId="0522D178">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36864BA" w14:textId="77777777" w:rsidR="005F6743" w:rsidRPr="00663896" w:rsidRDefault="005F6743" w:rsidP="005F6743">
      <w:pPr>
        <w:spacing w:line="256" w:lineRule="auto"/>
        <w:jc w:val="center"/>
        <w:rPr>
          <w:rFonts w:ascii="Times New Roman" w:hAnsi="Times New Roman" w:cs="Times New Roman"/>
          <w:sz w:val="24"/>
          <w:szCs w:val="24"/>
        </w:rPr>
      </w:pPr>
      <w:bookmarkStart w:id="47"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47"/>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70F77431" w14:textId="77777777" w:rsidR="0038416A" w:rsidRDefault="0038416A" w:rsidP="005F6743">
      <w:pPr>
        <w:pStyle w:val="TimesNewRoman"/>
      </w:pPr>
    </w:p>
    <w:p w14:paraId="6127EA49" w14:textId="088391DB" w:rsidR="0038416A" w:rsidRDefault="0038416A" w:rsidP="0038416A">
      <w:pPr>
        <w:pStyle w:val="TimesNewRoman"/>
      </w:pPr>
      <w:r>
        <w:rPr>
          <w:b/>
        </w:rPr>
        <w:t>Spatial differences between ST and PT</w:t>
      </w:r>
      <w:r>
        <w:t xml:space="preserve">.   </w:t>
      </w:r>
      <w:r>
        <w:fldChar w:fldCharType="begin"/>
      </w:r>
      <w:r>
        <w:instrText xml:space="preserve"> REF _Ref16255992 \h </w:instrText>
      </w:r>
      <w:r>
        <w:fldChar w:fldCharType="separate"/>
      </w:r>
      <w:r>
        <w:t xml:space="preserve">Figure </w:t>
      </w:r>
      <w:r>
        <w:rPr>
          <w:noProof/>
        </w:rPr>
        <w:t>14</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5353E0D0" w14:textId="77777777" w:rsidR="0038416A" w:rsidRDefault="0038416A" w:rsidP="0038416A">
      <w:pPr>
        <w:pStyle w:val="TimesNewRoman"/>
        <w:ind w:firstLine="720"/>
      </w:pPr>
      <w:r>
        <w:lastRenderedPageBreak/>
        <w:t>We can observe the originating stops have exceptional high waiting time due to larger headway.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53E473C9" w14:textId="77777777" w:rsidR="0038416A" w:rsidRDefault="0038416A" w:rsidP="0038416A">
      <w:pPr>
        <w:pStyle w:val="TimesNewRoman"/>
        <w:ind w:firstLine="720"/>
      </w:pPr>
      <w:r w:rsidRPr="00092DA1">
        <w:t xml:space="preserve">The comparison moreover shows the difference’s highly polarized geographic and temporal patterns. Although PT optimal’s average waiting time is larger than ST’s, the variation of PT optimal is also larger. To moreover prove the variation, geographically, we divide the stops into two groups at stop “North High Street &amp; Euclid Avenue” shown as a </w:t>
      </w:r>
      <w:r w:rsidRPr="00092DA1">
        <w:rPr>
          <w:rFonts w:hint="eastAsia"/>
        </w:rPr>
        <w:t>grey</w:t>
      </w:r>
      <w:r w:rsidRPr="00092DA1">
        <w:t xml:space="preserve"> line in </w:t>
      </w:r>
      <w:r w:rsidRPr="00092DA1">
        <w:fldChar w:fldCharType="begin"/>
      </w:r>
      <w:r w:rsidRPr="00092DA1">
        <w:instrText xml:space="preserve"> REF _Ref16255992 \h  \* MERGEFORMAT </w:instrText>
      </w:r>
      <w:r w:rsidRPr="00092DA1">
        <w:fldChar w:fldCharType="separate"/>
      </w:r>
      <w:r>
        <w:t>Figure 14</w:t>
      </w:r>
      <w:r w:rsidRPr="00092DA1">
        <w:fldChar w:fldCharType="end"/>
      </w:r>
      <w:r w:rsidRPr="00092DA1">
        <w:t xml:space="preserve">; temporally, we divide the whole year by September 1st 2018. The results are shown in </w:t>
      </w:r>
      <w:r w:rsidRPr="00092DA1">
        <w:fldChar w:fldCharType="begin"/>
      </w:r>
      <w:r w:rsidRPr="00092DA1">
        <w:instrText xml:space="preserve"> REF _Ref21877594 \h  \* MERGEFORMAT </w:instrText>
      </w:r>
      <w:r w:rsidRPr="00092DA1">
        <w:fldChar w:fldCharType="separate"/>
      </w:r>
      <w:r>
        <w:t>Table 2</w:t>
      </w:r>
      <w:r w:rsidRPr="00092DA1">
        <w:fldChar w:fldCharType="end"/>
      </w:r>
      <w:r w:rsidRPr="00092DA1">
        <w:t>. Upstream stops and time after September ha</w:t>
      </w:r>
      <w:r>
        <w:t>d</w:t>
      </w:r>
      <w:r w:rsidRPr="00092DA1">
        <w:t xml:space="preserve"> higher </w:t>
      </w:r>
      <w:r>
        <w:t>waiting time penalty</w:t>
      </w:r>
      <w:r w:rsidRPr="00092DA1">
        <w:t>, while downstream stops and</w:t>
      </w:r>
      <w:r>
        <w:t xml:space="preserve"> before September had lower.</w:t>
      </w:r>
    </w:p>
    <w:p w14:paraId="7E3AD941" w14:textId="77777777" w:rsidR="0038416A" w:rsidRDefault="0038416A" w:rsidP="0038416A">
      <w:pPr>
        <w:pStyle w:val="TimesNewRoman"/>
        <w:ind w:firstLine="720"/>
      </w:pPr>
    </w:p>
    <w:tbl>
      <w:tblPr>
        <w:tblStyle w:val="TableGrid"/>
        <w:tblW w:w="0" w:type="auto"/>
        <w:tblLook w:val="04A0" w:firstRow="1" w:lastRow="0" w:firstColumn="1" w:lastColumn="0" w:noHBand="0" w:noVBand="1"/>
      </w:tblPr>
      <w:tblGrid>
        <w:gridCol w:w="2695"/>
        <w:gridCol w:w="2160"/>
        <w:gridCol w:w="2157"/>
        <w:gridCol w:w="2338"/>
      </w:tblGrid>
      <w:tr w:rsidR="0038416A" w14:paraId="04E40D2B" w14:textId="77777777" w:rsidTr="000831FD">
        <w:tc>
          <w:tcPr>
            <w:tcW w:w="2695" w:type="dxa"/>
          </w:tcPr>
          <w:p w14:paraId="32ADA0C1" w14:textId="77777777" w:rsidR="0038416A" w:rsidRDefault="0038416A" w:rsidP="000831FD">
            <w:pPr>
              <w:pStyle w:val="TimesNewRoman"/>
            </w:pPr>
            <w:r>
              <w:t>PT optimal - ST waiting time difference (seconds)</w:t>
            </w:r>
          </w:p>
        </w:tc>
        <w:tc>
          <w:tcPr>
            <w:tcW w:w="2160" w:type="dxa"/>
          </w:tcPr>
          <w:p w14:paraId="49FCD59E" w14:textId="77777777" w:rsidR="0038416A" w:rsidRDefault="0038416A" w:rsidP="000831FD">
            <w:pPr>
              <w:pStyle w:val="TimesNewRoman"/>
            </w:pPr>
            <w:r>
              <w:t>Before Sep 1</w:t>
            </w:r>
            <w:r w:rsidRPr="00D15D25">
              <w:rPr>
                <w:vertAlign w:val="superscript"/>
              </w:rPr>
              <w:t>st</w:t>
            </w:r>
            <w:r>
              <w:t xml:space="preserve"> 2018</w:t>
            </w:r>
          </w:p>
        </w:tc>
        <w:tc>
          <w:tcPr>
            <w:tcW w:w="2157" w:type="dxa"/>
          </w:tcPr>
          <w:p w14:paraId="039BEF82" w14:textId="77777777" w:rsidR="0038416A" w:rsidRDefault="0038416A" w:rsidP="000831FD">
            <w:pPr>
              <w:pStyle w:val="TimesNewRoman"/>
            </w:pPr>
            <w:r>
              <w:t>After Sep 1</w:t>
            </w:r>
            <w:r w:rsidRPr="00D15D25">
              <w:rPr>
                <w:vertAlign w:val="superscript"/>
              </w:rPr>
              <w:t>st</w:t>
            </w:r>
            <w:r>
              <w:t xml:space="preserve"> 2018</w:t>
            </w:r>
          </w:p>
        </w:tc>
        <w:tc>
          <w:tcPr>
            <w:tcW w:w="2338" w:type="dxa"/>
          </w:tcPr>
          <w:p w14:paraId="1040114A" w14:textId="77777777" w:rsidR="0038416A" w:rsidRDefault="0038416A" w:rsidP="000831FD">
            <w:pPr>
              <w:pStyle w:val="TimesNewRoman"/>
            </w:pPr>
            <w:r>
              <w:t>All year</w:t>
            </w:r>
          </w:p>
        </w:tc>
      </w:tr>
      <w:tr w:rsidR="0038416A" w14:paraId="16D5931A" w14:textId="77777777" w:rsidTr="000831FD">
        <w:tc>
          <w:tcPr>
            <w:tcW w:w="2695" w:type="dxa"/>
          </w:tcPr>
          <w:p w14:paraId="3BD9D076" w14:textId="77777777" w:rsidR="0038416A" w:rsidRDefault="0038416A" w:rsidP="000831FD">
            <w:pPr>
              <w:pStyle w:val="TimesNewRoman"/>
            </w:pPr>
            <w:r>
              <w:t>Upstream stops</w:t>
            </w:r>
          </w:p>
        </w:tc>
        <w:tc>
          <w:tcPr>
            <w:tcW w:w="2160" w:type="dxa"/>
          </w:tcPr>
          <w:p w14:paraId="2E1F0E4B" w14:textId="77777777" w:rsidR="0038416A" w:rsidRDefault="0038416A" w:rsidP="000831FD">
            <w:pPr>
              <w:pStyle w:val="TimesNewRoman"/>
            </w:pPr>
            <w:r>
              <w:t>1</w:t>
            </w:r>
          </w:p>
        </w:tc>
        <w:tc>
          <w:tcPr>
            <w:tcW w:w="2157" w:type="dxa"/>
          </w:tcPr>
          <w:p w14:paraId="78741B66"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194C1530" w14:textId="77777777" w:rsidR="0038416A" w:rsidRDefault="0038416A" w:rsidP="000831FD">
            <w:pPr>
              <w:pStyle w:val="TimesNewRoman"/>
            </w:pPr>
            <w:r>
              <w:t>68</w:t>
            </w:r>
          </w:p>
        </w:tc>
      </w:tr>
      <w:tr w:rsidR="0038416A" w14:paraId="04BAC62D" w14:textId="77777777" w:rsidTr="000831FD">
        <w:tc>
          <w:tcPr>
            <w:tcW w:w="2695" w:type="dxa"/>
          </w:tcPr>
          <w:p w14:paraId="1A791CEC" w14:textId="77777777" w:rsidR="0038416A" w:rsidRDefault="0038416A" w:rsidP="000831FD">
            <w:pPr>
              <w:pStyle w:val="TimesNewRoman"/>
            </w:pPr>
            <w:r>
              <w:t>Downstream stops</w:t>
            </w:r>
          </w:p>
        </w:tc>
        <w:tc>
          <w:tcPr>
            <w:tcW w:w="2160" w:type="dxa"/>
          </w:tcPr>
          <w:p w14:paraId="3357405C" w14:textId="77777777" w:rsidR="0038416A" w:rsidRDefault="0038416A" w:rsidP="000831FD">
            <w:pPr>
              <w:pStyle w:val="TimesNewRoman"/>
            </w:pPr>
            <w:r>
              <w:t>-91</w:t>
            </w:r>
          </w:p>
        </w:tc>
        <w:tc>
          <w:tcPr>
            <w:tcW w:w="2157" w:type="dxa"/>
          </w:tcPr>
          <w:p w14:paraId="354CCCDC"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5E5BD9AE" w14:textId="77777777" w:rsidR="0038416A" w:rsidRDefault="0038416A" w:rsidP="000831FD">
            <w:pPr>
              <w:pStyle w:val="TimesNewRoman"/>
            </w:pPr>
            <w:r>
              <w:t>-21</w:t>
            </w:r>
          </w:p>
        </w:tc>
      </w:tr>
      <w:tr w:rsidR="0038416A" w14:paraId="249186E5" w14:textId="77777777" w:rsidTr="000831FD">
        <w:tc>
          <w:tcPr>
            <w:tcW w:w="2695" w:type="dxa"/>
          </w:tcPr>
          <w:p w14:paraId="0C515749" w14:textId="77777777" w:rsidR="0038416A" w:rsidRDefault="0038416A" w:rsidP="000831FD">
            <w:pPr>
              <w:pStyle w:val="TimesNewRoman"/>
            </w:pPr>
            <w:r>
              <w:t>All stops</w:t>
            </w:r>
          </w:p>
        </w:tc>
        <w:tc>
          <w:tcPr>
            <w:tcW w:w="2160" w:type="dxa"/>
          </w:tcPr>
          <w:p w14:paraId="278E4212" w14:textId="77777777" w:rsidR="0038416A" w:rsidRDefault="0038416A" w:rsidP="000831FD">
            <w:pPr>
              <w:pStyle w:val="TimesNewRoman"/>
            </w:pPr>
            <w:r>
              <w:t>-32</w:t>
            </w:r>
          </w:p>
        </w:tc>
        <w:tc>
          <w:tcPr>
            <w:tcW w:w="2157" w:type="dxa"/>
          </w:tcPr>
          <w:p w14:paraId="17896902" w14:textId="77777777" w:rsidR="0038416A" w:rsidRDefault="0038416A" w:rsidP="000831FD">
            <w:pPr>
              <w:pStyle w:val="TimesNewRoman"/>
            </w:pPr>
            <w:r>
              <w:t>84</w:t>
            </w:r>
          </w:p>
        </w:tc>
        <w:tc>
          <w:tcPr>
            <w:tcW w:w="2338" w:type="dxa"/>
          </w:tcPr>
          <w:p w14:paraId="0D8E3B9C" w14:textId="77777777" w:rsidR="0038416A" w:rsidRDefault="0038416A" w:rsidP="000831FD">
            <w:pPr>
              <w:pStyle w:val="TimesNewRoman"/>
            </w:pPr>
            <w:r>
              <w:t>27</w:t>
            </w:r>
          </w:p>
        </w:tc>
      </w:tr>
    </w:tbl>
    <w:p w14:paraId="7DF0D402" w14:textId="77777777" w:rsidR="0038416A" w:rsidRDefault="0038416A" w:rsidP="0038416A">
      <w:pPr>
        <w:pStyle w:val="TimesNewRoman"/>
        <w:jc w:val="center"/>
      </w:pPr>
      <w:bookmarkStart w:id="48" w:name="_Ref21877594"/>
      <w:r>
        <w:t xml:space="preserve">Table </w:t>
      </w:r>
      <w:fldSimple w:instr=" SEQ Table \* ARABIC ">
        <w:r>
          <w:rPr>
            <w:noProof/>
          </w:rPr>
          <w:t>3</w:t>
        </w:r>
      </w:fldSimple>
      <w:bookmarkEnd w:id="48"/>
      <w:r>
        <w:t xml:space="preserve"> PT optimal – ST waiting time difference according to different spatiotemporal division</w:t>
      </w:r>
    </w:p>
    <w:p w14:paraId="1B02423F" w14:textId="77777777" w:rsidR="0038416A" w:rsidRDefault="0038416A" w:rsidP="0038416A">
      <w:pPr>
        <w:pStyle w:val="TimesNewRoman"/>
        <w:ind w:firstLine="720"/>
      </w:pPr>
    </w:p>
    <w:p w14:paraId="40B4258E" w14:textId="77777777" w:rsidR="0038416A" w:rsidRDefault="0038416A" w:rsidP="0038416A">
      <w:pPr>
        <w:pStyle w:val="IndentTimesNewRoman"/>
        <w:keepNext/>
        <w:ind w:firstLine="0"/>
      </w:pPr>
      <w:r>
        <w:rPr>
          <w:noProof/>
        </w:rPr>
        <w:lastRenderedPageBreak/>
        <w:drawing>
          <wp:inline distT="0" distB="0" distL="0" distR="0" wp14:anchorId="7075C265" wp14:editId="70AF8EE1">
            <wp:extent cx="5881720" cy="423799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881720" cy="4237990"/>
                    </a:xfrm>
                    <a:prstGeom prst="rect">
                      <a:avLst/>
                    </a:prstGeom>
                    <a:noFill/>
                    <a:ln>
                      <a:noFill/>
                    </a:ln>
                  </pic:spPr>
                </pic:pic>
              </a:graphicData>
            </a:graphic>
          </wp:inline>
        </w:drawing>
      </w:r>
    </w:p>
    <w:p w14:paraId="5A119B0A" w14:textId="77777777" w:rsidR="0038416A" w:rsidRDefault="0038416A" w:rsidP="0038416A">
      <w:pPr>
        <w:pStyle w:val="TimesNewRoman"/>
        <w:jc w:val="center"/>
      </w:pPr>
      <w:bookmarkStart w:id="49" w:name="_Ref16255992"/>
      <w:r>
        <w:t xml:space="preserve">Figure </w:t>
      </w:r>
      <w:fldSimple w:instr=" SEQ Figure \* ARABIC ">
        <w:r>
          <w:rPr>
            <w:noProof/>
          </w:rPr>
          <w:t>14</w:t>
        </w:r>
      </w:fldSimple>
      <w:bookmarkEnd w:id="49"/>
      <w:r w:rsidRPr="00C90036">
        <w:t xml:space="preserve"> </w:t>
      </w:r>
      <w:r>
        <w:t xml:space="preserve">PT optimal – ST waiting time difference </w:t>
      </w:r>
      <w:r w:rsidRPr="00DA0862">
        <w:t>for each stop and walking time in COTA bus route No. 2 from Southeast to Northwest in 2018.</w:t>
      </w:r>
    </w:p>
    <w:p w14:paraId="4F456383" w14:textId="488E21D0" w:rsidR="00BE78D3" w:rsidRDefault="00BE78D3" w:rsidP="00BE78D3">
      <w:pPr>
        <w:pStyle w:val="TimesNewRoman"/>
      </w:pPr>
    </w:p>
    <w:p w14:paraId="0FB40E9F" w14:textId="77777777" w:rsidR="00BE78D3" w:rsidRDefault="00BE78D3" w:rsidP="00BE78D3">
      <w:pPr>
        <w:pStyle w:val="TimesNewRoman"/>
      </w:pPr>
    </w:p>
    <w:p w14:paraId="38268809" w14:textId="3DAF296F" w:rsidR="006550FB" w:rsidRPr="0038416A" w:rsidRDefault="0038416A" w:rsidP="0038416A">
      <w:pPr>
        <w:pStyle w:val="Italic"/>
        <w:ind w:firstLine="0"/>
        <w:rPr>
          <w:b/>
          <w:i w:val="0"/>
        </w:rPr>
      </w:pPr>
      <w:r w:rsidRPr="0038416A">
        <w:rPr>
          <w:b/>
          <w:i w:val="0"/>
        </w:rPr>
        <w:t xml:space="preserve">4.5. </w:t>
      </w:r>
      <w:r>
        <w:rPr>
          <w:b/>
          <w:i w:val="0"/>
        </w:rPr>
        <w:t>Other results</w:t>
      </w:r>
    </w:p>
    <w:p w14:paraId="0ED401E6" w14:textId="6B3C0C8A" w:rsidR="006550FB" w:rsidRPr="0038416A" w:rsidRDefault="0038416A" w:rsidP="006550FB">
      <w:pPr>
        <w:pStyle w:val="IndentTimesNewRoman"/>
        <w:ind w:firstLine="0"/>
        <w:rPr>
          <w:b/>
        </w:rPr>
      </w:pPr>
      <w:r>
        <w:rPr>
          <w:b/>
        </w:rPr>
        <w:t xml:space="preserve">RTI and marginalized stops.  </w:t>
      </w:r>
      <w:r w:rsidR="006550FB">
        <w:fldChar w:fldCharType="begin"/>
      </w:r>
      <w:r w:rsidR="006550FB">
        <w:instrText xml:space="preserve"> REF _Ref16256046 \h </w:instrText>
      </w:r>
      <w:r w:rsidR="006550FB">
        <w:fldChar w:fldCharType="separate"/>
      </w:r>
      <w:r w:rsidR="006550FB">
        <w:t xml:space="preserve">Figure </w:t>
      </w:r>
      <w:r w:rsidR="006550FB">
        <w:rPr>
          <w:noProof/>
        </w:rPr>
        <w:t>13</w:t>
      </w:r>
      <w:r w:rsidR="006550FB">
        <w:fldChar w:fldCharType="end"/>
      </w:r>
      <w:r w:rsidR="006550FB">
        <w:t xml:space="preserve"> (left) shows PT optimal’s average waiting time on COTA bus route No.2 from Southeast to Northwest</w:t>
      </w:r>
      <w:r w:rsidR="006550FB" w:rsidRPr="00745341">
        <w:t>.</w:t>
      </w:r>
      <w:r w:rsidR="006550FB">
        <w:t xml:space="preserve"> </w:t>
      </w:r>
      <w:r w:rsidR="006550FB" w:rsidRPr="005238B9">
        <w:rPr>
          <w:rStyle w:val="TimesNewRomanChar"/>
        </w:rPr>
        <w:t xml:space="preserve">Noticeably, there are two significant </w:t>
      </w:r>
      <w:r w:rsidR="006550FB">
        <w:rPr>
          <w:rStyle w:val="TimesNewRomanChar"/>
        </w:rPr>
        <w:t>high</w:t>
      </w:r>
      <w:r w:rsidR="006550FB" w:rsidRPr="005238B9">
        <w:rPr>
          <w:rStyle w:val="TimesNewRomanChar"/>
        </w:rPr>
        <w:t xml:space="preserve"> clusters near the </w:t>
      </w:r>
      <w:r w:rsidR="006550FB">
        <w:rPr>
          <w:rStyle w:val="TimesNewRomanChar"/>
        </w:rPr>
        <w:t xml:space="preserve">two </w:t>
      </w:r>
      <w:r w:rsidR="006550FB" w:rsidRPr="005238B9">
        <w:rPr>
          <w:rStyle w:val="TimesNewRomanChar"/>
        </w:rPr>
        <w:t>originating stop</w:t>
      </w:r>
      <w:r w:rsidR="006550FB">
        <w:rPr>
          <w:rStyle w:val="TimesNewRomanChar"/>
        </w:rPr>
        <w:t>s</w:t>
      </w:r>
      <w:r w:rsidR="006550FB" w:rsidRPr="005238B9">
        <w:rPr>
          <w:rStyle w:val="TimesNewRomanChar"/>
        </w:rPr>
        <w:t xml:space="preserve"> (red circled</w:t>
      </w:r>
      <w:r w:rsidR="006550FB">
        <w:rPr>
          <w:rStyle w:val="TimesNewRomanChar"/>
        </w:rPr>
        <w:t xml:space="preserve"> and </w:t>
      </w:r>
      <w:r w:rsidR="006550FB" w:rsidRPr="005238B9">
        <w:rPr>
          <w:rStyle w:val="TimesNewRomanChar"/>
        </w:rPr>
        <w:t>blue circled)</w:t>
      </w:r>
      <w:r w:rsidR="006550FB">
        <w:rPr>
          <w:rStyle w:val="TimesNewRomanChar"/>
        </w:rPr>
        <w:t xml:space="preserve"> in the standard and frequent No.2 bus schedule</w:t>
      </w:r>
      <w:r w:rsidR="006550FB" w:rsidRPr="005238B9">
        <w:rPr>
          <w:rStyle w:val="TimesNewRomanChar"/>
        </w:rPr>
        <w:t xml:space="preserve">. </w:t>
      </w:r>
      <w:r w:rsidR="006550FB">
        <w:fldChar w:fldCharType="begin"/>
      </w:r>
      <w:r w:rsidR="006550FB">
        <w:rPr>
          <w:rStyle w:val="TimesNewRomanChar"/>
        </w:rPr>
        <w:instrText xml:space="preserve"> REF _Ref16256137 \h </w:instrText>
      </w:r>
      <w:r w:rsidR="006550FB">
        <w:fldChar w:fldCharType="separate"/>
      </w:r>
      <w:r w:rsidR="006550FB" w:rsidRPr="00530F4C">
        <w:t xml:space="preserve">Figure </w:t>
      </w:r>
      <w:r w:rsidR="006550FB">
        <w:rPr>
          <w:noProof/>
        </w:rPr>
        <w:t>9</w:t>
      </w:r>
      <w:r w:rsidR="006550FB">
        <w:fldChar w:fldCharType="end"/>
      </w:r>
      <w:r w:rsidR="006550FB">
        <w:t xml:space="preserve"> </w:t>
      </w:r>
      <w:r w:rsidR="006550FB" w:rsidRPr="007B43E9">
        <w:t>(</w:t>
      </w:r>
      <w:r w:rsidR="006550FB">
        <w:t>top left</w:t>
      </w:r>
      <w:r w:rsidR="006550FB" w:rsidRPr="007B43E9">
        <w:t xml:space="preserve">) </w:t>
      </w:r>
      <w:r w:rsidR="006550FB">
        <w:t>demonstrates</w:t>
      </w:r>
      <w:r w:rsidR="006550FB" w:rsidRPr="005238B9">
        <w:rPr>
          <w:rStyle w:val="TimesNewRomanChar"/>
        </w:rPr>
        <w:t xml:space="preserve"> </w:t>
      </w:r>
      <w:r w:rsidR="006550FB" w:rsidRPr="005238B9">
        <w:t xml:space="preserve">the </w:t>
      </w:r>
      <w:r w:rsidR="006550FB">
        <w:t>missed risk</w:t>
      </w:r>
      <w:r w:rsidR="006550FB" w:rsidRPr="005238B9">
        <w:t xml:space="preserve"> for the </w:t>
      </w:r>
      <w:r w:rsidR="006550FB">
        <w:t>PT</w:t>
      </w:r>
      <w:r w:rsidR="006550FB" w:rsidRPr="005238B9">
        <w:t xml:space="preserve"> optimal, and </w:t>
      </w:r>
      <w:r w:rsidR="006550FB">
        <w:t xml:space="preserve">it also shows two unnatural high </w:t>
      </w:r>
      <w:r w:rsidR="006550FB">
        <w:rPr>
          <w:rFonts w:hint="eastAsia"/>
        </w:rPr>
        <w:t>missed risk</w:t>
      </w:r>
      <w:r w:rsidR="006550FB">
        <w:t xml:space="preserve"> cluster</w:t>
      </w:r>
      <w:r w:rsidR="006550FB">
        <w:rPr>
          <w:rFonts w:hint="eastAsia"/>
        </w:rPr>
        <w:t>s</w:t>
      </w:r>
      <w:r w:rsidR="006550FB">
        <w:t xml:space="preserve"> near the two originating stops.</w:t>
      </w:r>
    </w:p>
    <w:p w14:paraId="76598448" w14:textId="77777777" w:rsidR="006550FB" w:rsidRDefault="006550FB" w:rsidP="006550FB">
      <w:pPr>
        <w:pStyle w:val="IndentTimesNewRoman"/>
      </w:pPr>
      <w:r>
        <w:t>This is because the lack of real-time data in the very beginning of bus trips. The real-time information will not be available until the bus leaves the originating stop. For certain trips, by the time the real-time information is updated, the user already loses the bus. Under this circumstance, buffer will not help improve the missed risk of such trips since IB’s effectiveness depends on accessible real-time information, and these users are not given the correct real-time data correctly. Meanwhile, users who live far from the stop will have higher missed risk and will consequently suffer from even more waiting time.</w:t>
      </w:r>
      <w:r w:rsidRPr="00142817">
        <w:t xml:space="preserve"> </w:t>
      </w:r>
    </w:p>
    <w:p w14:paraId="6334B30B" w14:textId="77777777" w:rsidR="006550FB" w:rsidRDefault="006550FB" w:rsidP="006550FB">
      <w:pPr>
        <w:pStyle w:val="IndentTimesNewRoman"/>
      </w:pPr>
      <w:r>
        <w:lastRenderedPageBreak/>
        <w:t xml:space="preserve">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w:t>
      </w:r>
    </w:p>
    <w:p w14:paraId="77C5949E" w14:textId="77777777"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may be unable to get real-time information or right information.</w:t>
      </w:r>
    </w:p>
    <w:p w14:paraId="71E3799E" w14:textId="77777777" w:rsidR="006550FB" w:rsidRDefault="006550FB" w:rsidP="006550FB">
      <w:pPr>
        <w:keepNext/>
        <w:spacing w:line="256" w:lineRule="auto"/>
      </w:pPr>
      <w:r>
        <w:rPr>
          <w:noProof/>
        </w:rPr>
        <w:drawing>
          <wp:inline distT="0" distB="0" distL="0" distR="0" wp14:anchorId="05DE042F" wp14:editId="31533A45">
            <wp:extent cx="5939789" cy="2135357"/>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939789" cy="2135357"/>
                    </a:xfrm>
                    <a:prstGeom prst="rect">
                      <a:avLst/>
                    </a:prstGeom>
                    <a:noFill/>
                    <a:ln>
                      <a:noFill/>
                    </a:ln>
                  </pic:spPr>
                </pic:pic>
              </a:graphicData>
            </a:graphic>
          </wp:inline>
        </w:drawing>
      </w:r>
    </w:p>
    <w:p w14:paraId="3EBD84EE" w14:textId="77777777" w:rsidR="006550FB" w:rsidRDefault="006550FB" w:rsidP="006550FB">
      <w:pPr>
        <w:pStyle w:val="TimesNewRoman"/>
        <w:jc w:val="center"/>
      </w:pPr>
      <w:bookmarkStart w:id="50" w:name="_Ref16256046"/>
      <w:r>
        <w:t xml:space="preserve">Figure </w:t>
      </w:r>
      <w:fldSimple w:instr=" SEQ Figure \* ARABIC ">
        <w:r>
          <w:rPr>
            <w:noProof/>
          </w:rPr>
          <w:t>13</w:t>
        </w:r>
      </w:fldSimple>
      <w:bookmarkEnd w:id="50"/>
      <w:r>
        <w:t xml:space="preserve"> PT optimal’s insurance buffer for each stop and average waiting time in COTA bus route No. 2 from Southeast</w:t>
      </w:r>
      <w:r w:rsidRPr="005203AB">
        <w:t xml:space="preserve"> </w:t>
      </w:r>
      <w:r>
        <w:t>to Northwest.</w:t>
      </w:r>
    </w:p>
    <w:p w14:paraId="07A172E9" w14:textId="77777777" w:rsidR="006550FB" w:rsidRDefault="006550FB" w:rsidP="006550FB">
      <w:pPr>
        <w:pStyle w:val="TimesNewRoman"/>
        <w:jc w:val="center"/>
      </w:pPr>
    </w:p>
    <w:p w14:paraId="5D71EDFE" w14:textId="77777777" w:rsidR="006550FB" w:rsidRDefault="006550FB" w:rsidP="006550FB">
      <w:pPr>
        <w:spacing w:line="256" w:lineRule="auto"/>
        <w:rPr>
          <w:rFonts w:ascii="Times New Roman" w:hAnsi="Times New Roman" w:cs="Times New Roman"/>
          <w:sz w:val="24"/>
          <w:szCs w:val="24"/>
        </w:rPr>
      </w:pPr>
    </w:p>
    <w:p w14:paraId="2BA4BF05" w14:textId="77777777" w:rsidR="006550FB" w:rsidRDefault="006550FB" w:rsidP="006550FB">
      <w:pPr>
        <w:pStyle w:val="IndentTimesNewRoman"/>
        <w:ind w:firstLine="0"/>
      </w:pPr>
    </w:p>
    <w:p w14:paraId="6B8675B6" w14:textId="66776B5E" w:rsidR="006550FB" w:rsidRDefault="0038416A" w:rsidP="006550FB">
      <w:pPr>
        <w:spacing w:line="256" w:lineRule="auto"/>
        <w:rPr>
          <w:rFonts w:ascii="Times New Roman" w:hAnsi="Times New Roman" w:cs="Times New Roman"/>
          <w:sz w:val="24"/>
          <w:szCs w:val="24"/>
        </w:rPr>
      </w:pPr>
      <w:r>
        <w:rPr>
          <w:rFonts w:ascii="Times New Roman" w:hAnsi="Times New Roman" w:cs="Times New Roman"/>
          <w:b/>
          <w:sz w:val="24"/>
          <w:szCs w:val="24"/>
        </w:rPr>
        <w:t>The impacts of service h</w:t>
      </w:r>
      <w:r w:rsidR="006550FB" w:rsidRPr="00063633">
        <w:rPr>
          <w:rFonts w:ascii="Times New Roman" w:hAnsi="Times New Roman" w:cs="Times New Roman"/>
          <w:b/>
          <w:sz w:val="24"/>
          <w:szCs w:val="24"/>
        </w:rPr>
        <w:t>eadway.</w:t>
      </w:r>
      <w:r w:rsidR="006550FB" w:rsidRPr="00063633">
        <w:rPr>
          <w:rFonts w:ascii="Times New Roman" w:hAnsi="Times New Roman" w:cs="Times New Roman"/>
          <w:sz w:val="24"/>
          <w:szCs w:val="24"/>
        </w:rPr>
        <w:t xml:space="preserve">  </w:t>
      </w:r>
      <w:r w:rsidR="006550FB">
        <w:rPr>
          <w:rFonts w:ascii="Times New Roman" w:hAnsi="Times New Roman" w:cs="Times New Roman"/>
          <w:sz w:val="24"/>
          <w:szCs w:val="24"/>
        </w:rPr>
        <w:t xml:space="preserve">As previous analyses suggest, headway is a crucial implicit factor for the performance of TPSs. </w:t>
      </w:r>
      <w:r w:rsidR="006550FB" w:rsidRPr="00063633">
        <w:rPr>
          <w:rFonts w:ascii="Times New Roman" w:hAnsi="Times New Roman" w:cs="Times New Roman"/>
          <w:sz w:val="24"/>
          <w:szCs w:val="24"/>
        </w:rPr>
        <w:t xml:space="preserve">The two temporal analyses also suggest </w:t>
      </w:r>
      <w:r w:rsidR="006550FB">
        <w:rPr>
          <w:rFonts w:ascii="Times New Roman" w:hAnsi="Times New Roman" w:cs="Times New Roman"/>
          <w:sz w:val="24"/>
          <w:szCs w:val="24"/>
        </w:rPr>
        <w:t>two</w:t>
      </w:r>
      <w:r w:rsidR="006550FB" w:rsidRPr="00063633">
        <w:rPr>
          <w:rFonts w:ascii="Times New Roman" w:hAnsi="Times New Roman" w:cs="Times New Roman"/>
          <w:sz w:val="24"/>
          <w:szCs w:val="24"/>
        </w:rPr>
        <w:t xml:space="preserve"> empirical rule</w:t>
      </w:r>
      <w:r w:rsidR="006550FB">
        <w:rPr>
          <w:rFonts w:ascii="Times New Roman" w:hAnsi="Times New Roman" w:cs="Times New Roman"/>
          <w:sz w:val="24"/>
          <w:szCs w:val="24"/>
        </w:rPr>
        <w:t>s</w:t>
      </w:r>
      <w:r w:rsidR="006550FB" w:rsidRPr="00063633">
        <w:rPr>
          <w:rFonts w:ascii="Times New Roman" w:hAnsi="Times New Roman" w:cs="Times New Roman"/>
          <w:sz w:val="24"/>
          <w:szCs w:val="24"/>
        </w:rPr>
        <w:t xml:space="preserve">: </w:t>
      </w:r>
    </w:p>
    <w:p w14:paraId="205EBD6E" w14:textId="5F229AD3" w:rsidR="006550FB" w:rsidRPr="001C79B2" w:rsidRDefault="006550FB" w:rsidP="006550FB">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Pr="00AF16B3">
        <w:rPr>
          <w:rFonts w:ascii="Times New Roman" w:hAnsi="Times New Roman" w:cs="Times New Roman"/>
          <w:sz w:val="24"/>
          <w:szCs w:val="24"/>
        </w:rPr>
        <w:t xml:space="preserve"> effective PT optimal is, compared to </w:t>
      </w:r>
      <w:r w:rsidRPr="00AF16B3">
        <w:rPr>
          <w:rFonts w:ascii="Times New Roman" w:hAnsi="Times New Roman" w:cs="Times New Roman"/>
          <w:i/>
          <w:sz w:val="24"/>
          <w:szCs w:val="24"/>
        </w:rPr>
        <w:t>arbitrary tactic</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AF16B3">
        <w:rPr>
          <w:rFonts w:ascii="Times New Roman" w:hAnsi="Times New Roman" w:cs="Times New Roman"/>
          <w:sz w:val="24"/>
          <w:szCs w:val="24"/>
        </w:rPr>
        <w:t>Figure 19</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6D95F79B" w14:textId="6AB73042" w:rsidR="006550FB" w:rsidRDefault="006550FB" w:rsidP="006550FB">
      <w:pPr>
        <w:pStyle w:val="ListParagraph"/>
        <w:numPr>
          <w:ilvl w:val="0"/>
          <w:numId w:val="19"/>
        </w:numPr>
        <w:spacing w:line="256" w:lineRule="auto"/>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Pr="001C79B2">
        <w:rPr>
          <w:rFonts w:ascii="Times New Roman" w:hAnsi="Times New Roman" w:cs="Times New Roman"/>
          <w:sz w:val="24"/>
          <w:szCs w:val="24"/>
        </w:rPr>
        <w:t xml:space="preserve"> effective PT optimal is, compared to </w:t>
      </w:r>
      <w:r w:rsidRPr="00E77C33">
        <w:rPr>
          <w:rFonts w:ascii="Times New Roman" w:hAnsi="Times New Roman" w:cs="Times New Roman"/>
          <w:i/>
          <w:sz w:val="24"/>
          <w:szCs w:val="24"/>
        </w:rPr>
        <w:t>scheduled tactic</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the </w:t>
      </w:r>
      <w:r>
        <w:rPr>
          <w:rFonts w:ascii="Times New Roman" w:hAnsi="Times New Roman" w:cs="Times New Roman"/>
          <w:sz w:val="24"/>
          <w:szCs w:val="24"/>
        </w:rPr>
        <w:t>each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w:t>
      </w:r>
      <w:r>
        <w:rPr>
          <w:rFonts w:ascii="Times New Roman" w:hAnsi="Times New Roman" w:cs="Times New Roman"/>
          <w:sz w:val="24"/>
          <w:szCs w:val="24"/>
        </w:rPr>
        <w:lastRenderedPageBreak/>
        <w:t xml:space="preserve">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0A6427" w:rsidRPr="000A6427">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2D48DC90" w14:textId="77777777" w:rsidR="006550FB" w:rsidRDefault="006550FB" w:rsidP="006550FB">
      <w:pPr>
        <w:keepNext/>
        <w:spacing w:line="256" w:lineRule="auto"/>
        <w:jc w:val="center"/>
      </w:pPr>
      <w:r>
        <w:rPr>
          <w:noProof/>
        </w:rPr>
        <w:drawing>
          <wp:inline distT="0" distB="0" distL="0" distR="0" wp14:anchorId="4B484068" wp14:editId="59B5799C">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62D5B6F0" wp14:editId="22072B51">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F423F7A" w14:textId="5300B0FC" w:rsidR="006550FB" w:rsidRPr="00214628" w:rsidRDefault="006550FB" w:rsidP="006550FB">
      <w:pPr>
        <w:pStyle w:val="IndentTimesNewRoman"/>
        <w:ind w:firstLine="0"/>
        <w:jc w:val="center"/>
      </w:pPr>
      <w:bookmarkStart w:id="51" w:name="_Ref21939313"/>
      <w:r w:rsidRPr="00214628">
        <w:t xml:space="preserve">Figure </w:t>
      </w:r>
      <w:fldSimple w:instr=" SEQ Figure \* ARABIC ">
        <w:r w:rsidR="000A6427">
          <w:rPr>
            <w:noProof/>
          </w:rPr>
          <w:t>17</w:t>
        </w:r>
      </w:fldSimple>
      <w:bookmarkEnd w:id="51"/>
      <w:r w:rsidRPr="00214628">
        <w:t xml:space="preserve"> Scatter plots between Headway and</w:t>
      </w:r>
      <w:r w:rsidRPr="00A26768">
        <w:t xml:space="preserve"> </w:t>
      </w:r>
      <w:r>
        <w:t>AT/ST</w:t>
      </w:r>
      <w:r w:rsidRPr="00214628">
        <w:t xml:space="preserve"> </w:t>
      </w:r>
      <w:r>
        <w:t xml:space="preserve">- </w:t>
      </w:r>
      <w:r w:rsidRPr="00214628">
        <w:t xml:space="preserve">PT optimal </w:t>
      </w:r>
      <w:r>
        <w:t>waiting time</w:t>
      </w:r>
      <w:r w:rsidRPr="00214628">
        <w:t xml:space="preserve"> difference</w:t>
      </w:r>
    </w:p>
    <w:p w14:paraId="0B8A09E2" w14:textId="77777777" w:rsidR="006550FB" w:rsidRPr="001162C5" w:rsidRDefault="006550FB" w:rsidP="006550FB">
      <w:pPr>
        <w:spacing w:line="256" w:lineRule="auto"/>
        <w:ind w:left="360"/>
        <w:rPr>
          <w:rFonts w:ascii="Times New Roman" w:hAnsi="Times New Roman" w:cs="Times New Roman"/>
          <w:sz w:val="24"/>
          <w:szCs w:val="24"/>
        </w:rPr>
      </w:pPr>
    </w:p>
    <w:p w14:paraId="49A9DF6B" w14:textId="77777777" w:rsidR="006550FB" w:rsidRPr="00F34180" w:rsidRDefault="006550FB" w:rsidP="006550FB">
      <w:pPr>
        <w:spacing w:line="256" w:lineRule="auto"/>
        <w:rPr>
          <w:rFonts w:ascii="Times New Roman" w:hAnsi="Times New Roman" w:cs="Times New Roman"/>
          <w:sz w:val="24"/>
          <w:szCs w:val="24"/>
        </w:rPr>
      </w:pPr>
    </w:p>
    <w:p w14:paraId="14ECEE2E" w14:textId="6ACD8BD0" w:rsidR="006550FB" w:rsidRPr="008E3ACA" w:rsidRDefault="008E3ACA" w:rsidP="008E3ACA">
      <w:pPr>
        <w:spacing w:line="256" w:lineRule="auto"/>
        <w:rPr>
          <w:rFonts w:ascii="Times New Roman" w:hAnsi="Times New Roman" w:cs="Times New Roman"/>
          <w:b/>
          <w:sz w:val="24"/>
          <w:szCs w:val="24"/>
        </w:rPr>
      </w:pPr>
      <w:r w:rsidRPr="008E3ACA">
        <w:rPr>
          <w:rFonts w:ascii="Times New Roman" w:hAnsi="Times New Roman" w:cs="Times New Roman"/>
          <w:b/>
          <w:sz w:val="24"/>
          <w:szCs w:val="24"/>
        </w:rPr>
        <w:t xml:space="preserve">5. </w:t>
      </w:r>
      <w:r w:rsidR="006550FB" w:rsidRPr="008E3ACA">
        <w:rPr>
          <w:rFonts w:ascii="Times New Roman" w:hAnsi="Times New Roman" w:cs="Times New Roman"/>
          <w:b/>
          <w:sz w:val="24"/>
          <w:szCs w:val="24"/>
        </w:rPr>
        <w:t>Conclusion</w:t>
      </w:r>
    </w:p>
    <w:p w14:paraId="607A1A2C" w14:textId="301D696C"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s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474B046B" w14:textId="4775DBAB"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empirical results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23F54F12" w14:textId="77777777"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4E722FC" w14:textId="733D0824"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Moreover, although individual passenger’s performance is systematically discussed in this paper, we do not investigate or simulate the proportions of each user group a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lliffe &amp; Hutchinson</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7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Bowman &amp; Turnquist</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81)</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Pr>
          <w:rFonts w:ascii="Times New Roman" w:hAnsi="Times New Roman" w:cs="Times New Roman"/>
          <w:sz w:val="24"/>
          <w:szCs w:val="24"/>
        </w:rPr>
        <w:t>contributed to the classification and simulation of three classes of passengers with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0235CEEE" w14:textId="77777777" w:rsidR="006550FB" w:rsidRDefault="006550FB" w:rsidP="006550FB">
      <w:pPr>
        <w:rPr>
          <w:rFonts w:ascii="Times New Roman" w:hAnsi="Times New Roman" w:cs="Times New Roman"/>
          <w:sz w:val="24"/>
          <w:szCs w:val="24"/>
        </w:rPr>
      </w:pPr>
    </w:p>
    <w:p w14:paraId="65502878" w14:textId="77777777" w:rsidR="006550FB" w:rsidRDefault="006550FB" w:rsidP="006550FB">
      <w:pPr>
        <w:rPr>
          <w:rFonts w:ascii="Times New Roman" w:hAnsi="Times New Roman" w:cs="Times New Roman"/>
          <w:sz w:val="24"/>
        </w:rPr>
      </w:pPr>
    </w:p>
    <w:p w14:paraId="4F2D83A6" w14:textId="77777777" w:rsidR="006550FB" w:rsidRPr="00654D82" w:rsidRDefault="006550FB" w:rsidP="006550FB">
      <w:pPr>
        <w:rPr>
          <w:rFonts w:ascii="Times New Roman" w:hAnsi="Times New Roman" w:cs="Times New Roman"/>
          <w:b/>
          <w:sz w:val="24"/>
        </w:rPr>
      </w:pPr>
      <w:r w:rsidRPr="00654D82">
        <w:rPr>
          <w:rFonts w:ascii="Times New Roman" w:hAnsi="Times New Roman" w:cs="Times New Roman"/>
          <w:b/>
          <w:sz w:val="24"/>
        </w:rPr>
        <w:t>A</w:t>
      </w:r>
      <w:r w:rsidRPr="00654D82">
        <w:rPr>
          <w:rFonts w:ascii="Times New Roman" w:hAnsi="Times New Roman" w:cs="Times New Roman" w:hint="eastAsia"/>
          <w:b/>
          <w:sz w:val="24"/>
        </w:rPr>
        <w:t>ppendix</w:t>
      </w:r>
      <w:r w:rsidRPr="00654D82">
        <w:rPr>
          <w:rFonts w:ascii="Times New Roman" w:hAnsi="Times New Roman" w:cs="Times New Roman"/>
          <w:b/>
          <w:sz w:val="24"/>
        </w:rPr>
        <w:t xml:space="preserve"> </w:t>
      </w:r>
      <w:r>
        <w:rPr>
          <w:rFonts w:ascii="Times New Roman" w:hAnsi="Times New Roman" w:cs="Times New Roman"/>
          <w:b/>
          <w:sz w:val="24"/>
        </w:rPr>
        <w:t>A</w:t>
      </w:r>
    </w:p>
    <w:p w14:paraId="2020520C" w14:textId="77777777" w:rsidR="006550FB" w:rsidRPr="00654D82" w:rsidRDefault="006550FB" w:rsidP="006550FB">
      <w:pPr>
        <w:rPr>
          <w:rFonts w:ascii="Times New Roman" w:hAnsi="Times New Roman" w:cs="Times New Roman"/>
          <w:b/>
          <w:sz w:val="24"/>
        </w:rPr>
      </w:pPr>
      <w:r w:rsidRPr="00654D82">
        <w:rPr>
          <w:rFonts w:ascii="Times New Roman" w:hAnsi="Times New Roman" w:cs="Times New Roman"/>
          <w:b/>
          <w:sz w:val="24"/>
        </w:rPr>
        <w:t>Optimization problem of prudent strategy’s waiting time.</w:t>
      </w:r>
    </w:p>
    <w:p w14:paraId="12F84890" w14:textId="77777777" w:rsidR="006550FB" w:rsidRDefault="006550FB" w:rsidP="006550FB">
      <w:pPr>
        <w:jc w:val="both"/>
        <w:rPr>
          <w:rFonts w:ascii="Times New Roman" w:hAnsi="Times New Roman" w:cs="Times New Roman"/>
          <w:sz w:val="24"/>
        </w:rPr>
      </w:pPr>
    </w:p>
    <w:p w14:paraId="5A048A9C" w14:textId="77777777" w:rsidR="006550FB" w:rsidRPr="00137476" w:rsidRDefault="006550FB" w:rsidP="006550FB">
      <w:pPr>
        <w:jc w:val="both"/>
        <w:rPr>
          <w:rFonts w:ascii="Times New Roman" w:hAnsi="Times New Roman" w:cs="Times New Roman"/>
          <w:sz w:val="24"/>
        </w:rPr>
      </w:pPr>
      <w:r>
        <w:rPr>
          <w:rFonts w:ascii="Times New Roman" w:hAnsi="Times New Roman" w:cs="Times New Roman"/>
          <w:sz w:val="24"/>
        </w:rPr>
        <w:t>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7B467BC1" w14:textId="77777777" w:rsidR="006550FB" w:rsidRDefault="00522C6E" w:rsidP="006550FB">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6550FB">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6550FB" w14:paraId="6823C568" w14:textId="77777777" w:rsidTr="007C5F37">
        <w:trPr>
          <w:trHeight w:val="580"/>
          <w:jc w:val="center"/>
        </w:trPr>
        <w:tc>
          <w:tcPr>
            <w:tcW w:w="256" w:type="pct"/>
            <w:vAlign w:val="center"/>
          </w:tcPr>
          <w:p w14:paraId="5A068955" w14:textId="77777777" w:rsidR="006550FB" w:rsidRDefault="006550FB" w:rsidP="007C5F37">
            <w:pPr>
              <w:jc w:val="center"/>
              <w:rPr>
                <w:rFonts w:ascii="Times New Roman" w:eastAsia="Yu Mincho" w:hAnsi="Times New Roman" w:cs="Times New Roman"/>
                <w:sz w:val="24"/>
                <w:szCs w:val="24"/>
                <w:lang w:eastAsia="ja-JP"/>
              </w:rPr>
            </w:pPr>
          </w:p>
        </w:tc>
        <w:tc>
          <w:tcPr>
            <w:tcW w:w="4397" w:type="pct"/>
            <w:vAlign w:val="center"/>
            <w:hideMark/>
          </w:tcPr>
          <w:p w14:paraId="47CF6336" w14:textId="77777777" w:rsidR="006550FB" w:rsidRPr="00A64AFB" w:rsidRDefault="006550FB" w:rsidP="007C5F37">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7A1DE694" w14:textId="77777777" w:rsidR="006550FB" w:rsidRPr="00805E6F" w:rsidRDefault="006550FB" w:rsidP="007C5F37">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3F591A8C" w14:textId="77777777" w:rsidR="006550FB" w:rsidRDefault="006550FB" w:rsidP="006550FB">
      <w:pPr>
        <w:jc w:val="center"/>
        <w:rPr>
          <w:rFonts w:ascii="Times New Roman" w:hAnsi="Times New Roman" w:cs="Times New Roman"/>
          <w:sz w:val="24"/>
        </w:rPr>
      </w:pPr>
    </w:p>
    <w:p w14:paraId="585C38B0"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6550FB" w14:paraId="047EB9D6" w14:textId="77777777" w:rsidTr="007C5F37">
        <w:trPr>
          <w:trHeight w:val="580"/>
          <w:jc w:val="center"/>
        </w:trPr>
        <w:tc>
          <w:tcPr>
            <w:tcW w:w="256" w:type="pct"/>
            <w:vAlign w:val="center"/>
          </w:tcPr>
          <w:p w14:paraId="64F78AE2" w14:textId="77777777" w:rsidR="006550FB" w:rsidRDefault="006550FB" w:rsidP="007C5F37">
            <w:pPr>
              <w:jc w:val="center"/>
              <w:rPr>
                <w:rFonts w:ascii="Times New Roman" w:eastAsia="Yu Mincho" w:hAnsi="Times New Roman" w:cs="Times New Roman"/>
                <w:sz w:val="24"/>
                <w:szCs w:val="24"/>
                <w:lang w:eastAsia="ja-JP"/>
              </w:rPr>
            </w:pPr>
          </w:p>
        </w:tc>
        <w:tc>
          <w:tcPr>
            <w:tcW w:w="4397" w:type="pct"/>
            <w:vAlign w:val="center"/>
            <w:hideMark/>
          </w:tcPr>
          <w:p w14:paraId="0797DCDE" w14:textId="77777777" w:rsidR="006550FB" w:rsidRPr="00A64AFB" w:rsidRDefault="006550FB" w:rsidP="007C5F37">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6800DF2D" w14:textId="77777777" w:rsidR="006550FB" w:rsidRPr="00805E6F" w:rsidRDefault="006550FB" w:rsidP="007C5F37">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6550FB" w14:paraId="511966CE" w14:textId="77777777" w:rsidTr="007C5F37">
        <w:tblPrEx>
          <w:jc w:val="left"/>
        </w:tblPrEx>
        <w:trPr>
          <w:trHeight w:val="580"/>
        </w:trPr>
        <w:tc>
          <w:tcPr>
            <w:tcW w:w="256" w:type="pct"/>
            <w:vAlign w:val="center"/>
          </w:tcPr>
          <w:p w14:paraId="0CABFD38" w14:textId="77777777" w:rsidR="006550FB" w:rsidRDefault="006550FB" w:rsidP="007C5F37">
            <w:pPr>
              <w:jc w:val="center"/>
              <w:rPr>
                <w:rFonts w:ascii="Times New Roman" w:eastAsia="Yu Mincho" w:hAnsi="Times New Roman" w:cs="Times New Roman"/>
                <w:sz w:val="24"/>
                <w:szCs w:val="24"/>
                <w:lang w:eastAsia="ja-JP"/>
              </w:rPr>
            </w:pPr>
          </w:p>
        </w:tc>
        <w:tc>
          <w:tcPr>
            <w:tcW w:w="4397" w:type="pct"/>
            <w:vAlign w:val="center"/>
            <w:hideMark/>
          </w:tcPr>
          <w:p w14:paraId="3D1E02D8" w14:textId="77777777" w:rsidR="006550FB" w:rsidRPr="00A64AFB" w:rsidRDefault="00522C6E" w:rsidP="007C5F37">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5FE678" w14:textId="77777777" w:rsidR="006550FB" w:rsidRPr="00805E6F" w:rsidRDefault="006550FB" w:rsidP="007C5F37">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5</w:t>
            </w:r>
            <w:r>
              <w:rPr>
                <w:noProof/>
              </w:rPr>
              <w:fldChar w:fldCharType="end"/>
            </w:r>
            <w:r>
              <w:rPr>
                <w:rFonts w:eastAsia="Yu Mincho"/>
                <w:lang w:eastAsia="ja-JP"/>
              </w:rPr>
              <w:t>)</w:t>
            </w:r>
          </w:p>
        </w:tc>
      </w:tr>
      <w:tr w:rsidR="006550FB" w14:paraId="44B60100" w14:textId="77777777" w:rsidTr="007C5F37">
        <w:tblPrEx>
          <w:jc w:val="left"/>
        </w:tblPrEx>
        <w:trPr>
          <w:trHeight w:val="580"/>
        </w:trPr>
        <w:tc>
          <w:tcPr>
            <w:tcW w:w="256" w:type="pct"/>
            <w:vAlign w:val="center"/>
          </w:tcPr>
          <w:p w14:paraId="5689C52D" w14:textId="77777777" w:rsidR="006550FB" w:rsidRDefault="006550FB" w:rsidP="007C5F37">
            <w:pPr>
              <w:jc w:val="center"/>
              <w:rPr>
                <w:rFonts w:ascii="Times New Roman" w:eastAsia="Yu Mincho" w:hAnsi="Times New Roman" w:cs="Times New Roman"/>
                <w:sz w:val="24"/>
                <w:szCs w:val="24"/>
                <w:lang w:eastAsia="ja-JP"/>
              </w:rPr>
            </w:pPr>
          </w:p>
        </w:tc>
        <w:tc>
          <w:tcPr>
            <w:tcW w:w="4397" w:type="pct"/>
            <w:vAlign w:val="center"/>
            <w:hideMark/>
          </w:tcPr>
          <w:p w14:paraId="7E5E2F1A" w14:textId="77777777" w:rsidR="006550FB" w:rsidRPr="00A64AFB" w:rsidRDefault="00522C6E" w:rsidP="007C5F37">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7E41FDE4" w14:textId="77777777" w:rsidR="006550FB" w:rsidRPr="00805E6F" w:rsidRDefault="006550FB" w:rsidP="007C5F37">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r>
              <w:rPr>
                <w:rFonts w:eastAsia="Yu Mincho"/>
                <w:lang w:eastAsia="ja-JP"/>
              </w:rPr>
              <w:t>)</w:t>
            </w:r>
          </w:p>
        </w:tc>
      </w:tr>
      <w:tr w:rsidR="006550FB" w14:paraId="2FC081B5" w14:textId="77777777" w:rsidTr="007C5F37">
        <w:tblPrEx>
          <w:jc w:val="left"/>
        </w:tblPrEx>
        <w:trPr>
          <w:trHeight w:val="580"/>
        </w:trPr>
        <w:tc>
          <w:tcPr>
            <w:tcW w:w="256" w:type="pct"/>
            <w:vAlign w:val="center"/>
          </w:tcPr>
          <w:p w14:paraId="15512981" w14:textId="77777777" w:rsidR="006550FB" w:rsidRDefault="006550FB" w:rsidP="007C5F37">
            <w:pPr>
              <w:jc w:val="both"/>
              <w:rPr>
                <w:rFonts w:ascii="Times New Roman" w:eastAsia="Yu Mincho" w:hAnsi="Times New Roman" w:cs="Times New Roman"/>
                <w:sz w:val="24"/>
                <w:szCs w:val="24"/>
                <w:lang w:eastAsia="ja-JP"/>
              </w:rPr>
            </w:pPr>
          </w:p>
        </w:tc>
        <w:tc>
          <w:tcPr>
            <w:tcW w:w="4397" w:type="pct"/>
            <w:vAlign w:val="center"/>
          </w:tcPr>
          <w:p w14:paraId="65B1FECC" w14:textId="77777777" w:rsidR="006550FB" w:rsidRPr="00A64AFB" w:rsidRDefault="006550FB" w:rsidP="007C5F37">
            <w:pPr>
              <w:jc w:val="both"/>
              <w:rPr>
                <w:rFonts w:ascii="Times New Roman" w:hAnsi="Times New Roman" w:cs="Times New Roman"/>
                <w:sz w:val="24"/>
                <w:szCs w:val="24"/>
              </w:rPr>
            </w:pPr>
          </w:p>
        </w:tc>
        <w:tc>
          <w:tcPr>
            <w:tcW w:w="347" w:type="pct"/>
            <w:vAlign w:val="center"/>
          </w:tcPr>
          <w:p w14:paraId="7888B624" w14:textId="77777777" w:rsidR="006550FB" w:rsidRPr="00805E6F" w:rsidRDefault="006550FB" w:rsidP="007C5F37">
            <w:pPr>
              <w:pStyle w:val="TimesNewRoman"/>
              <w:jc w:val="both"/>
              <w:rPr>
                <w:rFonts w:asciiTheme="minorHAnsi" w:hAnsiTheme="minorHAnsi" w:cstheme="minorBidi"/>
                <w:sz w:val="18"/>
                <w:szCs w:val="18"/>
              </w:rPr>
            </w:pPr>
          </w:p>
        </w:tc>
      </w:tr>
    </w:tbl>
    <w:p w14:paraId="073CD5B3" w14:textId="77777777" w:rsidR="006550FB" w:rsidRDefault="006550FB" w:rsidP="006550FB">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who lives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and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p w14:paraId="1B3E925F" w14:textId="396EB001" w:rsidR="000545CA" w:rsidRPr="000545CA" w:rsidRDefault="006550FB"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 xml:space="preserve">Algers, S., Hansen, S., &amp; Tegner, G. (1975). Role of Waiting Time, Comfort, and Convenience in Modal Choice for Work Trip. </w:t>
      </w:r>
      <w:r w:rsidR="000545CA" w:rsidRPr="000545CA">
        <w:rPr>
          <w:rFonts w:ascii="Times New Roman" w:hAnsi="Times New Roman" w:cs="Times New Roman"/>
          <w:i/>
          <w:iCs/>
          <w:noProof/>
          <w:sz w:val="24"/>
          <w:szCs w:val="24"/>
        </w:rPr>
        <w:t>Transportation Research Record</w:t>
      </w:r>
      <w:r w:rsidR="000545CA" w:rsidRPr="000545CA">
        <w:rPr>
          <w:rFonts w:ascii="Times New Roman" w:hAnsi="Times New Roman" w:cs="Times New Roman"/>
          <w:noProof/>
          <w:sz w:val="24"/>
          <w:szCs w:val="24"/>
        </w:rPr>
        <w:t xml:space="preserve">, </w:t>
      </w:r>
      <w:r w:rsidR="000545CA" w:rsidRPr="000545CA">
        <w:rPr>
          <w:rFonts w:ascii="Times New Roman" w:hAnsi="Times New Roman" w:cs="Times New Roman"/>
          <w:i/>
          <w:iCs/>
          <w:noProof/>
          <w:sz w:val="24"/>
          <w:szCs w:val="24"/>
        </w:rPr>
        <w:t>534</w:t>
      </w:r>
      <w:r w:rsidR="000545CA" w:rsidRPr="000545CA">
        <w:rPr>
          <w:rFonts w:ascii="Times New Roman" w:hAnsi="Times New Roman" w:cs="Times New Roman"/>
          <w:noProof/>
          <w:sz w:val="24"/>
          <w:szCs w:val="24"/>
        </w:rPr>
        <w:t>(534), 38–51.</w:t>
      </w:r>
    </w:p>
    <w:p w14:paraId="4A8200A8"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Bowman, L. A., &amp; Turnquist, M. A. (1981). Service frequency, schedule reliability and passenger wait times at transit stops. </w:t>
      </w:r>
      <w:r w:rsidRPr="000545CA">
        <w:rPr>
          <w:rFonts w:ascii="Times New Roman" w:hAnsi="Times New Roman" w:cs="Times New Roman"/>
          <w:i/>
          <w:iCs/>
          <w:noProof/>
          <w:sz w:val="24"/>
          <w:szCs w:val="24"/>
        </w:rPr>
        <w:t>Transportation Research Part A: General</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15</w:t>
      </w:r>
      <w:r w:rsidRPr="000545CA">
        <w:rPr>
          <w:rFonts w:ascii="Times New Roman" w:hAnsi="Times New Roman" w:cs="Times New Roman"/>
          <w:noProof/>
          <w:sz w:val="24"/>
          <w:szCs w:val="24"/>
        </w:rPr>
        <w:t>(6), 465–471. https://doi.org/10.1016/0191-2607(81)90114-X</w:t>
      </w:r>
    </w:p>
    <w:p w14:paraId="78600512"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0545CA">
        <w:rPr>
          <w:rFonts w:ascii="Times New Roman" w:hAnsi="Times New Roman" w:cs="Times New Roman"/>
          <w:i/>
          <w:iCs/>
          <w:noProof/>
          <w:sz w:val="24"/>
          <w:szCs w:val="24"/>
        </w:rPr>
        <w:t>Transportation Research Part A: Policy and Practice</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69</w:t>
      </w:r>
      <w:r w:rsidRPr="000545CA">
        <w:rPr>
          <w:rFonts w:ascii="Times New Roman" w:hAnsi="Times New Roman" w:cs="Times New Roman"/>
          <w:noProof/>
          <w:sz w:val="24"/>
          <w:szCs w:val="24"/>
        </w:rPr>
        <w:t>, 409–422. https://doi.org/10.1016/j.tra.2014.09.003</w:t>
      </w:r>
    </w:p>
    <w:p w14:paraId="16AF6DCA"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Brakewood, C., Macfarlane, G. S., &amp; Watkins, K. (2015). The impact of real-time information on bus ridership in New York City. </w:t>
      </w:r>
      <w:r w:rsidRPr="000545CA">
        <w:rPr>
          <w:rFonts w:ascii="Times New Roman" w:hAnsi="Times New Roman" w:cs="Times New Roman"/>
          <w:i/>
          <w:iCs/>
          <w:noProof/>
          <w:sz w:val="24"/>
          <w:szCs w:val="24"/>
        </w:rPr>
        <w:t>Transportation Research Part C: Emerging Technologies</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53</w:t>
      </w:r>
      <w:r w:rsidRPr="000545CA">
        <w:rPr>
          <w:rFonts w:ascii="Times New Roman" w:hAnsi="Times New Roman" w:cs="Times New Roman"/>
          <w:noProof/>
          <w:sz w:val="24"/>
          <w:szCs w:val="24"/>
        </w:rPr>
        <w:t>, 59–75. https://doi.org/10.1016/j.trc.2015.01.021</w:t>
      </w:r>
    </w:p>
    <w:p w14:paraId="6313A7BC"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Brakewood, C., Rojas, F., Zegras, P. C., Watkins, K., &amp; Robin, J. (2015). An analysis of commuter Rail real-time information in Boston. </w:t>
      </w:r>
      <w:r w:rsidRPr="000545CA">
        <w:rPr>
          <w:rFonts w:ascii="Times New Roman" w:hAnsi="Times New Roman" w:cs="Times New Roman"/>
          <w:i/>
          <w:iCs/>
          <w:noProof/>
          <w:sz w:val="24"/>
          <w:szCs w:val="24"/>
        </w:rPr>
        <w:t>Journal of Public Transportation</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18</w:t>
      </w:r>
      <w:r w:rsidRPr="000545CA">
        <w:rPr>
          <w:rFonts w:ascii="Times New Roman" w:hAnsi="Times New Roman" w:cs="Times New Roman"/>
          <w:noProof/>
          <w:sz w:val="24"/>
          <w:szCs w:val="24"/>
        </w:rPr>
        <w:t>(1), 1–20. https://doi.org/10.5038/2375-0901.18.1.1</w:t>
      </w:r>
    </w:p>
    <w:p w14:paraId="0416D0D6"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Brakewood, C., &amp; Watkins, K. (2019). A literature review of the passenger benefits of real-time transit information. </w:t>
      </w:r>
      <w:r w:rsidRPr="000545CA">
        <w:rPr>
          <w:rFonts w:ascii="Times New Roman" w:hAnsi="Times New Roman" w:cs="Times New Roman"/>
          <w:i/>
          <w:iCs/>
          <w:noProof/>
          <w:sz w:val="24"/>
          <w:szCs w:val="24"/>
        </w:rPr>
        <w:t>Transport Reviews</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39</w:t>
      </w:r>
      <w:r w:rsidRPr="000545CA">
        <w:rPr>
          <w:rFonts w:ascii="Times New Roman" w:hAnsi="Times New Roman" w:cs="Times New Roman"/>
          <w:noProof/>
          <w:sz w:val="24"/>
          <w:szCs w:val="24"/>
        </w:rPr>
        <w:t>(3), 327–356. https://doi.org/10.1080/01441647.2018.1472147</w:t>
      </w:r>
    </w:p>
    <w:p w14:paraId="7A5646AE"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w:t>
      </w:r>
      <w:r w:rsidRPr="000545CA">
        <w:rPr>
          <w:rFonts w:ascii="Times New Roman" w:hAnsi="Times New Roman" w:cs="Times New Roman"/>
          <w:i/>
          <w:iCs/>
          <w:noProof/>
          <w:sz w:val="24"/>
          <w:szCs w:val="24"/>
        </w:rPr>
        <w:t>IEEE Conference on Intelligent Transportation Systems, Proceedings, ITSC</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2018</w:t>
      </w:r>
      <w:r w:rsidRPr="000545CA">
        <w:rPr>
          <w:rFonts w:ascii="Times New Roman" w:hAnsi="Times New Roman" w:cs="Times New Roman"/>
          <w:noProof/>
          <w:sz w:val="24"/>
          <w:szCs w:val="24"/>
        </w:rPr>
        <w:t>-</w:t>
      </w:r>
      <w:r w:rsidRPr="000545CA">
        <w:rPr>
          <w:rFonts w:ascii="Times New Roman" w:hAnsi="Times New Roman" w:cs="Times New Roman"/>
          <w:i/>
          <w:iCs/>
          <w:noProof/>
          <w:sz w:val="24"/>
          <w:szCs w:val="24"/>
        </w:rPr>
        <w:t>Novem</w:t>
      </w:r>
      <w:r w:rsidRPr="000545CA">
        <w:rPr>
          <w:rFonts w:ascii="Times New Roman" w:hAnsi="Times New Roman" w:cs="Times New Roman"/>
          <w:noProof/>
          <w:sz w:val="24"/>
          <w:szCs w:val="24"/>
        </w:rPr>
        <w:t>, 2589–2594. https://doi.org/10.1109/ITSC.2018.8569758</w:t>
      </w:r>
    </w:p>
    <w:p w14:paraId="5AE2701A"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0545CA">
        <w:rPr>
          <w:rFonts w:ascii="Times New Roman" w:hAnsi="Times New Roman" w:cs="Times New Roman"/>
          <w:i/>
          <w:iCs/>
          <w:noProof/>
          <w:sz w:val="24"/>
          <w:szCs w:val="24"/>
        </w:rPr>
        <w:t>EURO Journal on Transportation and Logistics</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6</w:t>
      </w:r>
      <w:r w:rsidRPr="000545CA">
        <w:rPr>
          <w:rFonts w:ascii="Times New Roman" w:hAnsi="Times New Roman" w:cs="Times New Roman"/>
          <w:noProof/>
          <w:sz w:val="24"/>
          <w:szCs w:val="24"/>
        </w:rPr>
        <w:t>(3), 247–270. https://doi.org/10.1007/s13676-014-0070-4</w:t>
      </w:r>
    </w:p>
    <w:p w14:paraId="3BF38F0E"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lastRenderedPageBreak/>
        <w:t xml:space="preserve">Chow, W., Block-Schachter, D., &amp; Hickey, S. (2014). Impacts of real-time passenger information signs in rail stations at the Massachusetts bay transportation authority. </w:t>
      </w:r>
      <w:r w:rsidRPr="000545CA">
        <w:rPr>
          <w:rFonts w:ascii="Times New Roman" w:hAnsi="Times New Roman" w:cs="Times New Roman"/>
          <w:i/>
          <w:iCs/>
          <w:noProof/>
          <w:sz w:val="24"/>
          <w:szCs w:val="24"/>
        </w:rPr>
        <w:t>Transportation Research Record</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2419</w:t>
      </w:r>
      <w:r w:rsidRPr="000545CA">
        <w:rPr>
          <w:rFonts w:ascii="Times New Roman" w:hAnsi="Times New Roman" w:cs="Times New Roman"/>
          <w:noProof/>
          <w:sz w:val="24"/>
          <w:szCs w:val="24"/>
        </w:rPr>
        <w:t>(1), 1–10. https://doi.org/10.3114/2419-01</w:t>
      </w:r>
    </w:p>
    <w:p w14:paraId="09C3DE5C"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COTA. (2013). C. E. Main. https://doi.org/10.1136/vr.f612</w:t>
      </w:r>
    </w:p>
    <w:p w14:paraId="3A3633D5"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Dutzik, T., Madsen, T., &amp; Baxandall, P. (2013). </w:t>
      </w:r>
      <w:r w:rsidRPr="000545CA">
        <w:rPr>
          <w:rFonts w:ascii="Times New Roman" w:hAnsi="Times New Roman" w:cs="Times New Roman"/>
          <w:i/>
          <w:iCs/>
          <w:noProof/>
          <w:sz w:val="24"/>
          <w:szCs w:val="24"/>
        </w:rPr>
        <w:t>A New Way to Go: The Transportation Apps and Vehicle-Sharing Tools that are Giving More Americans the Freedom to Drive Less</w:t>
      </w:r>
      <w:r w:rsidRPr="000545CA">
        <w:rPr>
          <w:rFonts w:ascii="Times New Roman" w:hAnsi="Times New Roman" w:cs="Times New Roman"/>
          <w:noProof/>
          <w:sz w:val="24"/>
          <w:szCs w:val="24"/>
        </w:rPr>
        <w:t>. (Fall), 54.</w:t>
      </w:r>
    </w:p>
    <w:p w14:paraId="4C6F4600"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Dziekan, K., &amp; Vermeulen, A. (2006). Psychological Effects of and Design Preferences for Real-Time Information Displays. </w:t>
      </w:r>
      <w:r w:rsidRPr="000545CA">
        <w:rPr>
          <w:rFonts w:ascii="Times New Roman" w:hAnsi="Times New Roman" w:cs="Times New Roman"/>
          <w:i/>
          <w:iCs/>
          <w:noProof/>
          <w:sz w:val="24"/>
          <w:szCs w:val="24"/>
        </w:rPr>
        <w:t>Journal of Public Transportation</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9</w:t>
      </w:r>
      <w:r w:rsidRPr="000545CA">
        <w:rPr>
          <w:rFonts w:ascii="Times New Roman" w:hAnsi="Times New Roman" w:cs="Times New Roman"/>
          <w:noProof/>
          <w:sz w:val="24"/>
          <w:szCs w:val="24"/>
        </w:rPr>
        <w:t>(1), 1–19. https://doi.org/10.5038/2375-0901.9.1.1</w:t>
      </w:r>
    </w:p>
    <w:p w14:paraId="63DD3CBF"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0545CA">
        <w:rPr>
          <w:rFonts w:ascii="Times New Roman" w:hAnsi="Times New Roman" w:cs="Times New Roman"/>
          <w:i/>
          <w:iCs/>
          <w:noProof/>
          <w:sz w:val="24"/>
          <w:szCs w:val="24"/>
        </w:rPr>
        <w:t>Transportation Research Part A: Policy and Practice</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88</w:t>
      </w:r>
      <w:r w:rsidRPr="000545CA">
        <w:rPr>
          <w:rFonts w:ascii="Times New Roman" w:hAnsi="Times New Roman" w:cs="Times New Roman"/>
          <w:noProof/>
          <w:sz w:val="24"/>
          <w:szCs w:val="24"/>
        </w:rPr>
        <w:t>, 251–264. https://doi.org/10.1016/j.tra.2016.04.012</w:t>
      </w:r>
    </w:p>
    <w:p w14:paraId="397067EB"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Ferris, B., Watkins, K., &amp; Borning, A. (2010). OneBusAway: Results from providing real-time arrival information for public transit. </w:t>
      </w:r>
      <w:r w:rsidRPr="000545CA">
        <w:rPr>
          <w:rFonts w:ascii="Times New Roman" w:hAnsi="Times New Roman" w:cs="Times New Roman"/>
          <w:i/>
          <w:iCs/>
          <w:noProof/>
          <w:sz w:val="24"/>
          <w:szCs w:val="24"/>
        </w:rPr>
        <w:t>Conference on Human Factors in Computing Systems - Proceedings</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3</w:t>
      </w:r>
      <w:r w:rsidRPr="000545CA">
        <w:rPr>
          <w:rFonts w:ascii="Times New Roman" w:hAnsi="Times New Roman" w:cs="Times New Roman"/>
          <w:noProof/>
          <w:sz w:val="24"/>
          <w:szCs w:val="24"/>
        </w:rPr>
        <w:t>, 1807–1816. https://doi.org/10.1145/1753326.1753597</w:t>
      </w:r>
    </w:p>
    <w:p w14:paraId="284F77DE"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Fonzone, A., Schmöcker, J. D., &amp; Liu, R. (2015). A Model of Bus Bunching under Reliability-based Passenger Arrival Patterns. </w:t>
      </w:r>
      <w:r w:rsidRPr="000545CA">
        <w:rPr>
          <w:rFonts w:ascii="Times New Roman" w:hAnsi="Times New Roman" w:cs="Times New Roman"/>
          <w:i/>
          <w:iCs/>
          <w:noProof/>
          <w:sz w:val="24"/>
          <w:szCs w:val="24"/>
        </w:rPr>
        <w:t>Transportation Research Procedia</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7</w:t>
      </w:r>
      <w:r w:rsidRPr="000545CA">
        <w:rPr>
          <w:rFonts w:ascii="Times New Roman" w:hAnsi="Times New Roman" w:cs="Times New Roman"/>
          <w:noProof/>
          <w:sz w:val="24"/>
          <w:szCs w:val="24"/>
        </w:rPr>
        <w:t>, 276–299. https://doi.org/10.1016/j.trpro.2015.06.015</w:t>
      </w:r>
    </w:p>
    <w:p w14:paraId="0BB63CCB"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Fries, R. N., Dunning, A. E., &amp; Chowdhury, M. A. (2011). University traveler value of potential real-time transit information. </w:t>
      </w:r>
      <w:r w:rsidRPr="000545CA">
        <w:rPr>
          <w:rFonts w:ascii="Times New Roman" w:hAnsi="Times New Roman" w:cs="Times New Roman"/>
          <w:i/>
          <w:iCs/>
          <w:noProof/>
          <w:sz w:val="24"/>
          <w:szCs w:val="24"/>
        </w:rPr>
        <w:t>Journal of Public Transportation</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14</w:t>
      </w:r>
      <w:r w:rsidRPr="000545CA">
        <w:rPr>
          <w:rFonts w:ascii="Times New Roman" w:hAnsi="Times New Roman" w:cs="Times New Roman"/>
          <w:noProof/>
          <w:sz w:val="24"/>
          <w:szCs w:val="24"/>
        </w:rPr>
        <w:t>(2), 29–50. https://doi.org/10.5038/2375-0901.14.2.2</w:t>
      </w:r>
    </w:p>
    <w:p w14:paraId="6946F39D"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0545CA">
        <w:rPr>
          <w:rFonts w:ascii="Times New Roman" w:hAnsi="Times New Roman" w:cs="Times New Roman"/>
          <w:i/>
          <w:iCs/>
          <w:noProof/>
          <w:sz w:val="24"/>
          <w:szCs w:val="24"/>
        </w:rPr>
        <w:t>Transportation Research Record</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2274</w:t>
      </w:r>
      <w:r w:rsidRPr="000545CA">
        <w:rPr>
          <w:rFonts w:ascii="Times New Roman" w:hAnsi="Times New Roman" w:cs="Times New Roman"/>
          <w:noProof/>
          <w:sz w:val="24"/>
          <w:szCs w:val="24"/>
        </w:rPr>
        <w:t>(2274), 52–60. https://doi.org/10.3141/2274-05</w:t>
      </w:r>
    </w:p>
    <w:p w14:paraId="61FCACE5"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Gkioulou, Z. (2013). </w:t>
      </w:r>
      <w:r w:rsidRPr="000545CA">
        <w:rPr>
          <w:rFonts w:ascii="Times New Roman" w:hAnsi="Times New Roman" w:cs="Times New Roman"/>
          <w:i/>
          <w:iCs/>
          <w:noProof/>
          <w:sz w:val="24"/>
          <w:szCs w:val="24"/>
        </w:rPr>
        <w:t>Evaluating the impact of waiting time uncertainty on passengers´ decisions</w:t>
      </w:r>
      <w:r w:rsidRPr="000545CA">
        <w:rPr>
          <w:rFonts w:ascii="Times New Roman" w:hAnsi="Times New Roman" w:cs="Times New Roman"/>
          <w:noProof/>
          <w:sz w:val="24"/>
          <w:szCs w:val="24"/>
        </w:rPr>
        <w:t>.</w:t>
      </w:r>
    </w:p>
    <w:p w14:paraId="3581A562"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49B2726C"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Google Developers. (2018). Trip Updates. Retrieved April 8, 2019, from https://developers.google.com/transit/gtfs-realtime/guides/trip-updates</w:t>
      </w:r>
    </w:p>
    <w:p w14:paraId="5DDC808F"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Goyder, J. (1986). Surveys on Surveys: Limitations and Potentialities. </w:t>
      </w:r>
      <w:r w:rsidRPr="000545CA">
        <w:rPr>
          <w:rFonts w:ascii="Times New Roman" w:hAnsi="Times New Roman" w:cs="Times New Roman"/>
          <w:i/>
          <w:iCs/>
          <w:noProof/>
          <w:sz w:val="24"/>
          <w:szCs w:val="24"/>
        </w:rPr>
        <w:t>Public Opinion Quarterly</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50</w:t>
      </w:r>
      <w:r w:rsidRPr="000545CA">
        <w:rPr>
          <w:rFonts w:ascii="Times New Roman" w:hAnsi="Times New Roman" w:cs="Times New Roman"/>
          <w:noProof/>
          <w:sz w:val="24"/>
          <w:szCs w:val="24"/>
        </w:rPr>
        <w:t>(1), 27. https://doi.org/10.1086/268957</w:t>
      </w:r>
    </w:p>
    <w:p w14:paraId="6F3CDA4B"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0545CA">
        <w:rPr>
          <w:rFonts w:ascii="Times New Roman" w:hAnsi="Times New Roman" w:cs="Times New Roman"/>
          <w:i/>
          <w:iCs/>
          <w:noProof/>
          <w:sz w:val="24"/>
          <w:szCs w:val="24"/>
        </w:rPr>
        <w:t>Transportation Science</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9</w:t>
      </w:r>
      <w:r w:rsidRPr="000545CA">
        <w:rPr>
          <w:rFonts w:ascii="Times New Roman" w:hAnsi="Times New Roman" w:cs="Times New Roman"/>
          <w:noProof/>
          <w:sz w:val="24"/>
          <w:szCs w:val="24"/>
        </w:rPr>
        <w:t>(3), 248–282. https://doi.org/10.1287/trsc.9.3.248</w:t>
      </w:r>
    </w:p>
    <w:p w14:paraId="0C8F621D"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Larsen, O. I., &amp; Sunde, Ø. (2008). Waiting time and the role and value of information in scheduled transport. </w:t>
      </w:r>
      <w:r w:rsidRPr="000545CA">
        <w:rPr>
          <w:rFonts w:ascii="Times New Roman" w:hAnsi="Times New Roman" w:cs="Times New Roman"/>
          <w:i/>
          <w:iCs/>
          <w:noProof/>
          <w:sz w:val="24"/>
          <w:szCs w:val="24"/>
        </w:rPr>
        <w:t>Research in Transportation Economics</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23</w:t>
      </w:r>
      <w:r w:rsidRPr="000545CA">
        <w:rPr>
          <w:rFonts w:ascii="Times New Roman" w:hAnsi="Times New Roman" w:cs="Times New Roman"/>
          <w:noProof/>
          <w:sz w:val="24"/>
          <w:szCs w:val="24"/>
        </w:rPr>
        <w:t>(1), 41–52. https://doi.org/10.1016/j.retrec.2008.10.005</w:t>
      </w:r>
    </w:p>
    <w:p w14:paraId="73B3B78B"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lastRenderedPageBreak/>
        <w:t xml:space="preserve">Liu, L., &amp; Miller, H. J. (2019). Measuring public transit transfer risk using high-resolution schedule and real-time bus location data. </w:t>
      </w:r>
      <w:r w:rsidRPr="000545CA">
        <w:rPr>
          <w:rFonts w:ascii="Times New Roman" w:hAnsi="Times New Roman" w:cs="Times New Roman"/>
          <w:i/>
          <w:iCs/>
          <w:noProof/>
          <w:sz w:val="24"/>
          <w:szCs w:val="24"/>
        </w:rPr>
        <w:t>Manuscript Submitted for Publication.</w:t>
      </w:r>
    </w:p>
    <w:p w14:paraId="50953480"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0545CA">
        <w:rPr>
          <w:rFonts w:ascii="Times New Roman" w:hAnsi="Times New Roman" w:cs="Times New Roman"/>
          <w:i/>
          <w:iCs/>
          <w:noProof/>
          <w:sz w:val="24"/>
          <w:szCs w:val="24"/>
        </w:rPr>
        <w:t>Journal of Advanced Transportation</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2017</w:t>
      </w:r>
      <w:r w:rsidRPr="000545CA">
        <w:rPr>
          <w:rFonts w:ascii="Times New Roman" w:hAnsi="Times New Roman" w:cs="Times New Roman"/>
          <w:noProof/>
          <w:sz w:val="24"/>
          <w:szCs w:val="24"/>
        </w:rPr>
        <w:t>. https://doi.org/10.1155/2017/8652053</w:t>
      </w:r>
    </w:p>
    <w:p w14:paraId="070BE6A6"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Neuman, W. L., &amp; Robson, K. (2004). </w:t>
      </w:r>
      <w:r w:rsidRPr="000545CA">
        <w:rPr>
          <w:rFonts w:ascii="Times New Roman" w:hAnsi="Times New Roman" w:cs="Times New Roman"/>
          <w:i/>
          <w:iCs/>
          <w:noProof/>
          <w:sz w:val="24"/>
          <w:szCs w:val="24"/>
        </w:rPr>
        <w:t>“Basics of social research. Pearson.”</w:t>
      </w:r>
      <w:r w:rsidRPr="000545CA">
        <w:rPr>
          <w:rFonts w:ascii="Times New Roman" w:hAnsi="Times New Roman" w:cs="Times New Roman"/>
          <w:noProof/>
          <w:sz w:val="24"/>
          <w:szCs w:val="24"/>
        </w:rPr>
        <w:t xml:space="preserve"> Pearson Canada Toronto.</w:t>
      </w:r>
    </w:p>
    <w:p w14:paraId="6E9C211B"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Papangelis, K., Nelson, J. D., Sripada, S., &amp; Beecroft, M. (2016). The effects of mobile real-time information on rural passengers. </w:t>
      </w:r>
      <w:r w:rsidRPr="000545CA">
        <w:rPr>
          <w:rFonts w:ascii="Times New Roman" w:hAnsi="Times New Roman" w:cs="Times New Roman"/>
          <w:i/>
          <w:iCs/>
          <w:noProof/>
          <w:sz w:val="24"/>
          <w:szCs w:val="24"/>
        </w:rPr>
        <w:t>Transportation Planning and Technology</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39</w:t>
      </w:r>
      <w:r w:rsidRPr="000545CA">
        <w:rPr>
          <w:rFonts w:ascii="Times New Roman" w:hAnsi="Times New Roman" w:cs="Times New Roman"/>
          <w:noProof/>
          <w:sz w:val="24"/>
          <w:szCs w:val="24"/>
        </w:rPr>
        <w:t>(1), 97–114. https://doi.org/10.1080/03081060.2015.1108085</w:t>
      </w:r>
    </w:p>
    <w:p w14:paraId="76AEE87D"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0545CA">
        <w:rPr>
          <w:rFonts w:ascii="Times New Roman" w:hAnsi="Times New Roman" w:cs="Times New Roman"/>
          <w:i/>
          <w:iCs/>
          <w:noProof/>
          <w:sz w:val="24"/>
          <w:szCs w:val="24"/>
        </w:rPr>
        <w:t>International Journal of Geographical Information Science</w:t>
      </w:r>
      <w:r w:rsidRPr="000545CA">
        <w:rPr>
          <w:rFonts w:ascii="Times New Roman" w:hAnsi="Times New Roman" w:cs="Times New Roman"/>
          <w:noProof/>
          <w:sz w:val="24"/>
          <w:szCs w:val="24"/>
        </w:rPr>
        <w:t>, 1–26. https://doi.org/10.1080/13658816.2019.1608997</w:t>
      </w:r>
    </w:p>
    <w:p w14:paraId="2F1A01F7"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Reed, T. B. (1995). Reduction in the burden of waiting for public transit due to real-time schedule information: a conjoint analysis study. </w:t>
      </w:r>
      <w:r w:rsidRPr="000545CA">
        <w:rPr>
          <w:rFonts w:ascii="Times New Roman" w:hAnsi="Times New Roman" w:cs="Times New Roman"/>
          <w:i/>
          <w:iCs/>
          <w:noProof/>
          <w:sz w:val="24"/>
          <w:szCs w:val="24"/>
        </w:rPr>
        <w:t>Vehicle Navigation and Information Systems Conference (VNIS)</w:t>
      </w:r>
      <w:r w:rsidRPr="000545CA">
        <w:rPr>
          <w:rFonts w:ascii="Times New Roman" w:hAnsi="Times New Roman" w:cs="Times New Roman"/>
          <w:noProof/>
          <w:sz w:val="24"/>
          <w:szCs w:val="24"/>
        </w:rPr>
        <w:t>, 83–89. IEEE.</w:t>
      </w:r>
    </w:p>
    <w:p w14:paraId="13CA32A1"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4F05126B"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Walker, J. (2012). Human transit: How clearer thinking about public transit can enrich our communities and our lives. In </w:t>
      </w:r>
      <w:r w:rsidRPr="000545CA">
        <w:rPr>
          <w:rFonts w:ascii="Times New Roman" w:hAnsi="Times New Roman" w:cs="Times New Roman"/>
          <w:i/>
          <w:iCs/>
          <w:noProof/>
          <w:sz w:val="24"/>
          <w:szCs w:val="24"/>
        </w:rPr>
        <w:t>Human Transit: How Clearer Thinking About Public Transit can Enrich our Communities and our Lives</w:t>
      </w:r>
      <w:r w:rsidRPr="000545CA">
        <w:rPr>
          <w:rFonts w:ascii="Times New Roman" w:hAnsi="Times New Roman" w:cs="Times New Roman"/>
          <w:noProof/>
          <w:sz w:val="24"/>
          <w:szCs w:val="24"/>
        </w:rPr>
        <w:t>. Island Press.</w:t>
      </w:r>
    </w:p>
    <w:p w14:paraId="10A07B19"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0545CA">
        <w:rPr>
          <w:rFonts w:ascii="Times New Roman" w:hAnsi="Times New Roman" w:cs="Times New Roman"/>
          <w:i/>
          <w:iCs/>
          <w:noProof/>
          <w:sz w:val="24"/>
          <w:szCs w:val="24"/>
        </w:rPr>
        <w:t>Transportation Research Part A: Policy and Practice</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45</w:t>
      </w:r>
      <w:r w:rsidRPr="000545CA">
        <w:rPr>
          <w:rFonts w:ascii="Times New Roman" w:hAnsi="Times New Roman" w:cs="Times New Roman"/>
          <w:noProof/>
          <w:sz w:val="24"/>
          <w:szCs w:val="24"/>
        </w:rPr>
        <w:t>(8), 839–848. https://doi.org/10.1016/j.tra.2011.06.010</w:t>
      </w:r>
    </w:p>
    <w:p w14:paraId="779F3AF5"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Wilcox, J. B., Rossi, P. H., Wright, J. D., &amp; Anderson, A. B. (1985). Handbook of Survey Research. In </w:t>
      </w:r>
      <w:r w:rsidRPr="000545CA">
        <w:rPr>
          <w:rFonts w:ascii="Times New Roman" w:hAnsi="Times New Roman" w:cs="Times New Roman"/>
          <w:i/>
          <w:iCs/>
          <w:noProof/>
          <w:sz w:val="24"/>
          <w:szCs w:val="24"/>
        </w:rPr>
        <w:t>Journal of Marketing Research</w:t>
      </w:r>
      <w:r w:rsidRPr="000545CA">
        <w:rPr>
          <w:rFonts w:ascii="Times New Roman" w:hAnsi="Times New Roman" w:cs="Times New Roman"/>
          <w:noProof/>
          <w:sz w:val="24"/>
          <w:szCs w:val="24"/>
        </w:rPr>
        <w:t xml:space="preserve"> (Vol. 22). https://doi.org/10.2307/3151558</w:t>
      </w:r>
    </w:p>
    <w:p w14:paraId="32A5B0C8"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rPr>
      </w:pPr>
      <w:r w:rsidRPr="000545CA">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0545CA">
        <w:rPr>
          <w:rFonts w:ascii="Times New Roman" w:hAnsi="Times New Roman" w:cs="Times New Roman"/>
          <w:i/>
          <w:iCs/>
          <w:noProof/>
          <w:sz w:val="24"/>
          <w:szCs w:val="24"/>
        </w:rPr>
        <w:t>Journal of Computer-Mediated Communication</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10</w:t>
      </w:r>
      <w:r w:rsidRPr="000545CA">
        <w:rPr>
          <w:rFonts w:ascii="Times New Roman" w:hAnsi="Times New Roman" w:cs="Times New Roman"/>
          <w:noProof/>
          <w:sz w:val="24"/>
          <w:szCs w:val="24"/>
        </w:rPr>
        <w:t>(3), 00–00. https://doi.org/10.1111/j.1083-6101.2005.tb00259.x</w:t>
      </w:r>
    </w:p>
    <w:p w14:paraId="1FF28350" w14:textId="36815B02" w:rsidR="006550FB" w:rsidRPr="00A905B6" w:rsidRDefault="006550FB" w:rsidP="006550FB">
      <w:r>
        <w:rPr>
          <w:rFonts w:ascii="Times New Roman" w:hAnsi="Times New Roman" w:cs="Times New Roman"/>
          <w:sz w:val="24"/>
          <w:szCs w:val="24"/>
        </w:rPr>
        <w:fldChar w:fldCharType="end"/>
      </w:r>
    </w:p>
    <w:p w14:paraId="0EFCD1B0" w14:textId="77777777" w:rsidR="00041ED0" w:rsidRDefault="00041ED0"/>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ller,  Dr. Harvey J." w:date="2019-11-06T10:52:00Z" w:initials="MHJ">
    <w:p w14:paraId="66EE0638" w14:textId="77777777" w:rsidR="00522C6E" w:rsidRDefault="00522C6E" w:rsidP="006550FB">
      <w:pPr>
        <w:pStyle w:val="CommentText"/>
      </w:pPr>
      <w:r>
        <w:rPr>
          <w:rStyle w:val="CommentReference"/>
        </w:rPr>
        <w:annotationRef/>
      </w:r>
      <w:r>
        <w:t>Not sure what this means.</w:t>
      </w:r>
    </w:p>
  </w:comment>
  <w:comment w:id="0" w:author="Miller,  Dr. Harvey J." w:date="2019-11-11T15:06:00Z" w:initials="MHJ">
    <w:p w14:paraId="05866B04" w14:textId="5EE39D9A" w:rsidR="00522C6E" w:rsidRDefault="00522C6E">
      <w:pPr>
        <w:pStyle w:val="CommentText"/>
      </w:pPr>
      <w:r>
        <w:rPr>
          <w:rStyle w:val="CommentReference"/>
        </w:rPr>
        <w:annotationRef/>
      </w:r>
      <w:r>
        <w:t>Rewrite this later</w:t>
      </w:r>
    </w:p>
  </w:comment>
  <w:comment w:id="2" w:author="Miller,  Dr. Harvey J." w:date="2019-11-06T11:09:00Z" w:initials="MHJ">
    <w:p w14:paraId="54718D13" w14:textId="77777777" w:rsidR="00522C6E" w:rsidRDefault="00522C6E" w:rsidP="006550FB">
      <w:pPr>
        <w:pStyle w:val="CommentText"/>
      </w:pPr>
      <w:r>
        <w:rPr>
          <w:rStyle w:val="CommentReference"/>
        </w:rPr>
        <w:annotationRef/>
      </w:r>
      <w:r>
        <w:t>We’ll need to check if we can use this screenshot, or do we need permission</w:t>
      </w:r>
    </w:p>
  </w:comment>
  <w:comment w:id="3" w:author="Liu, Luyu" w:date="2019-11-07T17:02:00Z" w:initials="LL">
    <w:p w14:paraId="233DFFF9" w14:textId="77777777" w:rsidR="00522C6E" w:rsidRDefault="00522C6E"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522C6E" w:rsidRDefault="00522C6E" w:rsidP="006550FB">
      <w:pPr>
        <w:pStyle w:val="CommentText"/>
      </w:pPr>
    </w:p>
    <w:p w14:paraId="1F839989" w14:textId="77777777" w:rsidR="00522C6E" w:rsidRDefault="00522C6E" w:rsidP="006550FB">
      <w:pPr>
        <w:pStyle w:val="CommentText"/>
      </w:pPr>
      <w:r>
        <w:t>I quote from Wikipedia.</w:t>
      </w:r>
    </w:p>
    <w:p w14:paraId="16A5DD10" w14:textId="77777777" w:rsidR="00522C6E" w:rsidRDefault="00522C6E"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522C6E" w:rsidRDefault="00522C6E" w:rsidP="006550FB">
      <w:pPr>
        <w:pStyle w:val="CommentText"/>
      </w:pPr>
      <w:r>
        <w:t xml:space="preserve"> </w:t>
      </w:r>
    </w:p>
  </w:comment>
  <w:comment w:id="4" w:author="Miller,  Dr. Harvey J." w:date="2019-11-06T13:51:00Z" w:initials="MHJ">
    <w:p w14:paraId="4BCD4CA4" w14:textId="77777777" w:rsidR="00522C6E" w:rsidRDefault="00522C6E" w:rsidP="006550FB">
      <w:pPr>
        <w:pStyle w:val="CommentText"/>
      </w:pPr>
      <w:r>
        <w:rPr>
          <w:rStyle w:val="CommentReference"/>
        </w:rPr>
        <w:annotationRef/>
      </w:r>
      <w:r>
        <w:t>Correct?</w:t>
      </w:r>
    </w:p>
  </w:comment>
  <w:comment w:id="5" w:author="Liu, Luyu" w:date="2019-11-07T17:05:00Z" w:initials="LL">
    <w:p w14:paraId="1E021782" w14:textId="77777777" w:rsidR="00522C6E" w:rsidRDefault="00522C6E" w:rsidP="006550FB">
      <w:pPr>
        <w:pStyle w:val="CommentText"/>
      </w:pPr>
      <w:r>
        <w:rPr>
          <w:rStyle w:val="CommentReference"/>
        </w:rPr>
        <w:annotationRef/>
      </w:r>
    </w:p>
  </w:comment>
  <w:comment w:id="6" w:author="Miller,  Dr. Harvey J." w:date="2019-11-06T14:01:00Z" w:initials="MHJ">
    <w:p w14:paraId="514C873B" w14:textId="77777777" w:rsidR="00522C6E" w:rsidRDefault="00522C6E" w:rsidP="006550FB">
      <w:pPr>
        <w:pStyle w:val="CommentText"/>
      </w:pPr>
      <w:r>
        <w:rPr>
          <w:rStyle w:val="CommentReference"/>
        </w:rPr>
        <w:annotationRef/>
      </w:r>
      <w:r>
        <w:t>What do you mean by traditional methods?  List some examples.</w:t>
      </w:r>
    </w:p>
  </w:comment>
  <w:comment w:id="7" w:author="Miller,  Dr. Harvey J." w:date="2019-11-06T14:54:00Z" w:initials="MHJ">
    <w:p w14:paraId="7FECB454" w14:textId="77777777" w:rsidR="00522C6E" w:rsidRDefault="00522C6E" w:rsidP="006550FB">
      <w:pPr>
        <w:pStyle w:val="CommentText"/>
      </w:pPr>
      <w:r>
        <w:rPr>
          <w:rStyle w:val="CommentReference"/>
        </w:rPr>
        <w:annotationRef/>
      </w:r>
      <w:r>
        <w:t>Correct?</w:t>
      </w:r>
    </w:p>
  </w:comment>
  <w:comment w:id="8" w:author="Liu, Luyu" w:date="2019-11-07T17:46:00Z" w:initials="LL">
    <w:p w14:paraId="36CEE8D0" w14:textId="77777777" w:rsidR="00522C6E" w:rsidRDefault="00522C6E" w:rsidP="006550FB">
      <w:pPr>
        <w:pStyle w:val="CommentText"/>
      </w:pPr>
      <w:r>
        <w:rPr>
          <w:rStyle w:val="CommentReference"/>
        </w:rPr>
        <w:annotationRef/>
      </w:r>
      <w:r>
        <w:t>Yes</w:t>
      </w:r>
    </w:p>
  </w:comment>
  <w:comment w:id="9" w:author="Miller,  Dr. Harvey J." w:date="2019-11-08T10:39:00Z" w:initials="MHJ">
    <w:p w14:paraId="4D5324D2" w14:textId="2F3A74DD" w:rsidR="00522C6E" w:rsidRDefault="00522C6E">
      <w:pPr>
        <w:pStyle w:val="CommentText"/>
      </w:pPr>
      <w:r>
        <w:rPr>
          <w:rStyle w:val="CommentReference"/>
        </w:rPr>
        <w:annotationRef/>
      </w:r>
      <w:r>
        <w:t>We probably should cite our transfer risk paper in this section.  We can list it as “in review” for now in the bibliography; update when we have a decision about that paper.  I’ll inset “Liu and Miller 2019” here and there.</w:t>
      </w:r>
    </w:p>
  </w:comment>
  <w:comment w:id="13" w:author="Miller,  Dr. Harvey J." w:date="2019-11-08T13:12:00Z" w:initials="MHJ">
    <w:p w14:paraId="7B37EF0D" w14:textId="57668237" w:rsidR="00522C6E" w:rsidRDefault="00522C6E">
      <w:pPr>
        <w:pStyle w:val="CommentText"/>
      </w:pPr>
      <w:r>
        <w:rPr>
          <w:rStyle w:val="CommentReference"/>
        </w:rPr>
        <w:annotationRef/>
      </w:r>
      <w:r>
        <w:t xml:space="preserve">Shouldn’t ETA and ATA be ETD and ATD </w:t>
      </w:r>
    </w:p>
  </w:comment>
  <w:comment w:id="15" w:author="Miller,  Dr. Harvey J." w:date="2019-11-08T10:37:00Z" w:initials="MHJ">
    <w:p w14:paraId="74C8879A" w14:textId="7CD332DC" w:rsidR="00522C6E" w:rsidRDefault="00522C6E">
      <w:pPr>
        <w:pStyle w:val="CommentText"/>
      </w:pPr>
      <w:r>
        <w:rPr>
          <w:rStyle w:val="CommentReference"/>
        </w:rPr>
        <w:annotationRef/>
      </w:r>
      <w:r>
        <w:t>Good call to move this section</w:t>
      </w:r>
    </w:p>
  </w:comment>
  <w:comment w:id="22" w:author="Miller,  Dr. Harvey J." w:date="2019-11-11T12:51:00Z" w:initials="MHJ">
    <w:p w14:paraId="3DFF3AA0" w14:textId="017D0975" w:rsidR="00522C6E" w:rsidRDefault="00522C6E">
      <w:pPr>
        <w:pStyle w:val="CommentText"/>
      </w:pPr>
      <w:r>
        <w:rPr>
          <w:rStyle w:val="CommentReference"/>
        </w:rPr>
        <w:annotationRef/>
      </w:r>
      <w:r>
        <w:t>In the figure change "minimizing" to "minimum"</w:t>
      </w:r>
    </w:p>
  </w:comment>
  <w:comment w:id="24" w:author="Miller,  Dr. Harvey J." w:date="2019-11-11T10:43:00Z" w:initials="MHJ">
    <w:p w14:paraId="6DCC467D" w14:textId="09DC82AB" w:rsidR="00522C6E" w:rsidRDefault="00522C6E">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29" w:author="Miller,  Dr. Harvey J." w:date="2019-11-11T11:03:00Z" w:initials="MHJ">
    <w:p w14:paraId="0EBB101B" w14:textId="58CECDE8" w:rsidR="00522C6E" w:rsidRDefault="00522C6E">
      <w:pPr>
        <w:pStyle w:val="CommentText"/>
      </w:pPr>
      <w:r>
        <w:rPr>
          <w:rStyle w:val="CommentReference"/>
        </w:rPr>
        <w:annotationRef/>
      </w:r>
      <w:r>
        <w:t>Can we be more specific wrt the input parameters?</w:t>
      </w:r>
    </w:p>
  </w:comment>
  <w:comment w:id="30" w:author="Miller,  Dr. Harvey J." w:date="2019-11-11T11:01:00Z" w:initials="MHJ">
    <w:p w14:paraId="633627CF" w14:textId="526D624C" w:rsidR="00522C6E" w:rsidRDefault="00522C6E">
      <w:pPr>
        <w:pStyle w:val="CommentText"/>
      </w:pPr>
      <w:r>
        <w:rPr>
          <w:rStyle w:val="CommentReference"/>
        </w:rPr>
        <w:annotationRef/>
      </w:r>
      <w:r>
        <w:t>What are the set of IBs?</w:t>
      </w:r>
    </w:p>
  </w:comment>
  <w:comment w:id="28" w:author="Miller,  Dr. Harvey J." w:date="2019-11-11T11:19:00Z" w:initials="MHJ">
    <w:p w14:paraId="5166FA38" w14:textId="408C8D37" w:rsidR="00522C6E" w:rsidRDefault="00522C6E">
      <w:pPr>
        <w:pStyle w:val="CommentText"/>
      </w:pPr>
      <w:r>
        <w:rPr>
          <w:rStyle w:val="CommentReference"/>
        </w:rPr>
        <w:annotationRef/>
      </w:r>
      <w:r>
        <w:t>I wonder how to smooth the tension between these two paragraphs – it can be done in practice but we could only do one route.  OTOH, Moore's Law.</w:t>
      </w:r>
    </w:p>
  </w:comment>
  <w:comment w:id="34" w:author="Miller,  Dr. Harvey J." w:date="2019-11-11T12:16:00Z" w:initials="MHJ">
    <w:p w14:paraId="12EEC3A1" w14:textId="14148F58" w:rsidR="00522C6E" w:rsidRDefault="00522C6E">
      <w:pPr>
        <w:pStyle w:val="CommentText"/>
      </w:pPr>
      <w:r>
        <w:rPr>
          <w:rStyle w:val="CommentReference"/>
        </w:rPr>
        <w:annotationRef/>
      </w:r>
      <w:r>
        <w:t xml:space="preserve">Why doesn't AT have a waiting time SD and a risk mean and SD?  It should. </w:t>
      </w:r>
    </w:p>
  </w:comment>
  <w:comment w:id="33" w:author="Liu, Luyu" w:date="2019-11-11T15:12:00Z" w:initials="LL">
    <w:p w14:paraId="3DE2D40D" w14:textId="75B2C3B9" w:rsidR="00522C6E" w:rsidRDefault="00522C6E">
      <w:pPr>
        <w:pStyle w:val="CommentText"/>
      </w:pPr>
      <w:r>
        <w:rPr>
          <w:rStyle w:val="CommentReference"/>
        </w:rPr>
        <w:annotationRef/>
      </w:r>
      <w:r>
        <w:t xml:space="preserve">The way that </w:t>
      </w:r>
    </w:p>
  </w:comment>
  <w:comment w:id="32" w:author="Miller,  Dr. Harvey J." w:date="2019-11-11T11:41:00Z" w:initials="MHJ">
    <w:p w14:paraId="2993A867" w14:textId="4BF03F35" w:rsidR="00522C6E" w:rsidRDefault="00522C6E">
      <w:pPr>
        <w:pStyle w:val="CommentText"/>
      </w:pPr>
      <w:r>
        <w:rPr>
          <w:rStyle w:val="CommentReference"/>
        </w:rPr>
        <w:annotationRef/>
      </w:r>
      <w:r>
        <w:t>I arranged this table in the same order as we discussed the methods.  Always a good idea to present results in the same order as the previous discussion</w:t>
      </w:r>
    </w:p>
    <w:p w14:paraId="24D71D6C" w14:textId="77777777" w:rsidR="00522C6E" w:rsidRDefault="00522C6E">
      <w:pPr>
        <w:pStyle w:val="CommentText"/>
      </w:pPr>
    </w:p>
    <w:p w14:paraId="72EEBB8C" w14:textId="265CCCB0" w:rsidR="00522C6E" w:rsidRDefault="00522C6E">
      <w:pPr>
        <w:pStyle w:val="CommentText"/>
      </w:pPr>
      <w:r>
        <w:t>Also look how I prettied it up a bit.  If our paper is accepted the journal will typeset this table according to their style.  But, it is also a good idea to make life as easy as possible for the referees.</w:t>
      </w:r>
    </w:p>
  </w:comment>
  <w:comment w:id="36" w:author="Miller,  Dr. Harvey J." w:date="2019-11-11T13:56:00Z" w:initials="MHJ">
    <w:p w14:paraId="2A9A3DB5" w14:textId="0F1C27A7" w:rsidR="00522C6E" w:rsidRDefault="00522C6E">
      <w:pPr>
        <w:pStyle w:val="CommentText"/>
      </w:pPr>
      <w:r>
        <w:rPr>
          <w:rStyle w:val="CommentReference"/>
        </w:rPr>
        <w:annotationRef/>
      </w:r>
      <w:r>
        <w:t>Agree?</w:t>
      </w:r>
    </w:p>
  </w:comment>
  <w:comment w:id="40" w:author="Miller,  Dr. Harvey J." w:date="2019-11-11T14:56:00Z" w:initials="MHJ">
    <w:p w14:paraId="5A659F2B" w14:textId="4B588309" w:rsidR="00522C6E" w:rsidRDefault="00522C6E">
      <w:pPr>
        <w:pStyle w:val="CommentText"/>
      </w:pPr>
      <w:r>
        <w:rPr>
          <w:rStyle w:val="CommentReference"/>
        </w:rPr>
        <w:annotationRef/>
      </w:r>
      <w:r>
        <w:t>Change "Average X change rate" to "Rate of change"</w:t>
      </w:r>
    </w:p>
  </w:comment>
  <w:comment w:id="43" w:author="Miller,  Dr. Harvey J." w:date="2019-11-11T13:09:00Z" w:initials="MHJ">
    <w:p w14:paraId="1BE16CD3" w14:textId="7200BD5A" w:rsidR="00522C6E" w:rsidRDefault="00522C6E">
      <w:pPr>
        <w:pStyle w:val="CommentText"/>
      </w:pPr>
      <w:r>
        <w:rPr>
          <w:rStyle w:val="CommentReference"/>
        </w:rPr>
        <w:annotationRef/>
      </w:r>
      <w:r>
        <w:t>Do not like this color scheme.  We need a scheme that shows increasing intensity: more waiting time should be "hotter"</w:t>
      </w:r>
    </w:p>
  </w:comment>
  <w:comment w:id="45" w:author="Miller,  Dr. Harvey J." w:date="2019-11-11T13:10:00Z" w:initials="MHJ">
    <w:p w14:paraId="216D0C93" w14:textId="5D3C794B" w:rsidR="00522C6E" w:rsidRDefault="00522C6E">
      <w:pPr>
        <w:pStyle w:val="CommentText"/>
      </w:pPr>
      <w:r>
        <w:rPr>
          <w:rStyle w:val="CommentReference"/>
        </w:rPr>
        <w:annotationRef/>
      </w:r>
      <w:r>
        <w:t>Same comment as above about color sche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6EE0638" w15:done="0"/>
  <w15:commentEx w15:paraId="05866B04" w15:done="0"/>
  <w15:commentEx w15:paraId="54718D13" w15:done="0"/>
  <w15:commentEx w15:paraId="741E5C71" w15:paraIdParent="54718D13" w15:done="0"/>
  <w15:commentEx w15:paraId="4BCD4CA4" w15:done="0"/>
  <w15:commentEx w15:paraId="1E021782" w15:paraIdParent="4BCD4CA4" w15:done="0"/>
  <w15:commentEx w15:paraId="514C873B" w15:done="0"/>
  <w15:commentEx w15:paraId="7FECB454" w15:done="0"/>
  <w15:commentEx w15:paraId="36CEE8D0" w15:paraIdParent="7FECB454" w15:done="0"/>
  <w15:commentEx w15:paraId="4D5324D2" w15:done="0"/>
  <w15:commentEx w15:paraId="7B37EF0D" w15:done="0"/>
  <w15:commentEx w15:paraId="74C8879A" w15:done="0"/>
  <w15:commentEx w15:paraId="3DFF3AA0" w15:done="0"/>
  <w15:commentEx w15:paraId="6DCC467D" w15:done="0"/>
  <w15:commentEx w15:paraId="0EBB101B" w15:done="0"/>
  <w15:commentEx w15:paraId="633627CF" w15:done="0"/>
  <w15:commentEx w15:paraId="5166FA38" w15:done="0"/>
  <w15:commentEx w15:paraId="12EEC3A1" w15:done="0"/>
  <w15:commentEx w15:paraId="3DE2D40D" w15:paraIdParent="12EEC3A1" w15:done="0"/>
  <w15:commentEx w15:paraId="72EEBB8C" w15:done="0"/>
  <w15:commentEx w15:paraId="2A9A3DB5" w15:done="0"/>
  <w15:commentEx w15:paraId="5A659F2B" w15:done="0"/>
  <w15:commentEx w15:paraId="1BE16CD3" w15:done="0"/>
  <w15:commentEx w15:paraId="216D0C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E0638" w16cid:durableId="216F0CF9"/>
  <w16cid:commentId w16cid:paraId="54718D13" w16cid:durableId="216F0CFA"/>
  <w16cid:commentId w16cid:paraId="741E5C71" w16cid:durableId="216F0CFB"/>
  <w16cid:commentId w16cid:paraId="4BCD4CA4" w16cid:durableId="216F0CFC"/>
  <w16cid:commentId w16cid:paraId="1E021782" w16cid:durableId="216F0CFD"/>
  <w16cid:commentId w16cid:paraId="514C873B" w16cid:durableId="216F0CFE"/>
  <w16cid:commentId w16cid:paraId="7FECB454" w16cid:durableId="216F0CFF"/>
  <w16cid:commentId w16cid:paraId="36CEE8D0" w16cid:durableId="216F0D00"/>
  <w16cid:commentId w16cid:paraId="3AC6356D" w16cid:durableId="216F0D03"/>
  <w16cid:commentId w16cid:paraId="60FC6379" w16cid:durableId="216F0D04"/>
  <w16cid:commentId w16cid:paraId="4D8100BB" w16cid:durableId="216F0D0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035C17" w14:textId="77777777" w:rsidR="00892452" w:rsidRDefault="00892452" w:rsidP="006550FB">
      <w:pPr>
        <w:spacing w:after="0" w:line="240" w:lineRule="auto"/>
      </w:pPr>
      <w:r>
        <w:separator/>
      </w:r>
    </w:p>
  </w:endnote>
  <w:endnote w:type="continuationSeparator" w:id="0">
    <w:p w14:paraId="08093637" w14:textId="77777777" w:rsidR="00892452" w:rsidRDefault="00892452"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316C6B" w14:textId="77777777" w:rsidR="00892452" w:rsidRDefault="00892452" w:rsidP="006550FB">
      <w:pPr>
        <w:spacing w:after="0" w:line="240" w:lineRule="auto"/>
      </w:pPr>
      <w:r>
        <w:separator/>
      </w:r>
    </w:p>
  </w:footnote>
  <w:footnote w:type="continuationSeparator" w:id="0">
    <w:p w14:paraId="5E5A6DB2" w14:textId="77777777" w:rsidR="00892452" w:rsidRDefault="00892452"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1"/>
  </w:num>
  <w:num w:numId="4">
    <w:abstractNumId w:val="19"/>
  </w:num>
  <w:num w:numId="5">
    <w:abstractNumId w:val="7"/>
  </w:num>
  <w:num w:numId="6">
    <w:abstractNumId w:val="18"/>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4"/>
  </w:num>
  <w:num w:numId="10">
    <w:abstractNumId w:val="0"/>
  </w:num>
  <w:num w:numId="11">
    <w:abstractNumId w:val="15"/>
  </w:num>
  <w:num w:numId="12">
    <w:abstractNumId w:val="8"/>
  </w:num>
  <w:num w:numId="13">
    <w:abstractNumId w:val="9"/>
  </w:num>
  <w:num w:numId="14">
    <w:abstractNumId w:val="6"/>
  </w:num>
  <w:num w:numId="15">
    <w:abstractNumId w:val="13"/>
  </w:num>
  <w:num w:numId="16">
    <w:abstractNumId w:val="4"/>
  </w:num>
  <w:num w:numId="17">
    <w:abstractNumId w:val="16"/>
  </w:num>
  <w:num w:numId="18">
    <w:abstractNumId w:val="17"/>
  </w:num>
  <w:num w:numId="19">
    <w:abstractNumId w:val="10"/>
  </w:num>
  <w:num w:numId="20">
    <w:abstractNumId w:val="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D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30AFD"/>
    <w:rsid w:val="00041ED0"/>
    <w:rsid w:val="000545CA"/>
    <w:rsid w:val="000831FD"/>
    <w:rsid w:val="000925B2"/>
    <w:rsid w:val="000A0DD4"/>
    <w:rsid w:val="000A6427"/>
    <w:rsid w:val="00125961"/>
    <w:rsid w:val="00253290"/>
    <w:rsid w:val="002E237C"/>
    <w:rsid w:val="0031733F"/>
    <w:rsid w:val="0038416A"/>
    <w:rsid w:val="00451033"/>
    <w:rsid w:val="00494C8F"/>
    <w:rsid w:val="004A4D57"/>
    <w:rsid w:val="004D6113"/>
    <w:rsid w:val="00502546"/>
    <w:rsid w:val="00521DE7"/>
    <w:rsid w:val="00522C6E"/>
    <w:rsid w:val="00526D86"/>
    <w:rsid w:val="00531192"/>
    <w:rsid w:val="00543ABC"/>
    <w:rsid w:val="005915AE"/>
    <w:rsid w:val="005F6743"/>
    <w:rsid w:val="00610D75"/>
    <w:rsid w:val="006550FB"/>
    <w:rsid w:val="006D5AFB"/>
    <w:rsid w:val="0076776E"/>
    <w:rsid w:val="007A4F44"/>
    <w:rsid w:val="007B318F"/>
    <w:rsid w:val="007C5F37"/>
    <w:rsid w:val="00810EED"/>
    <w:rsid w:val="00820DE8"/>
    <w:rsid w:val="0087115B"/>
    <w:rsid w:val="00892452"/>
    <w:rsid w:val="008C25D1"/>
    <w:rsid w:val="008D02D7"/>
    <w:rsid w:val="008E3ACA"/>
    <w:rsid w:val="009263B1"/>
    <w:rsid w:val="00936FD2"/>
    <w:rsid w:val="00937311"/>
    <w:rsid w:val="009405C1"/>
    <w:rsid w:val="00A87B3B"/>
    <w:rsid w:val="00AA0092"/>
    <w:rsid w:val="00B20302"/>
    <w:rsid w:val="00B2390C"/>
    <w:rsid w:val="00B774C3"/>
    <w:rsid w:val="00BC2FF2"/>
    <w:rsid w:val="00BE78D3"/>
    <w:rsid w:val="00C812A5"/>
    <w:rsid w:val="00CC4C41"/>
    <w:rsid w:val="00D322A9"/>
    <w:rsid w:val="00D50DD6"/>
    <w:rsid w:val="00DE4E96"/>
    <w:rsid w:val="00ED7D1E"/>
    <w:rsid w:val="00F351BE"/>
    <w:rsid w:val="00F4276A"/>
    <w:rsid w:val="00F82824"/>
    <w:rsid w:val="00FB33A9"/>
    <w:rsid w:val="00FC4F8C"/>
    <w:rsid w:val="00FE22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6.xml"/><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chart" Target="charts/chart8.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pics\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D3C6-487C-8AD2-9B797DB9FAE8}"/>
            </c:ext>
          </c:extLst>
        </c:ser>
        <c:ser>
          <c:idx val="1"/>
          <c:order val="1"/>
          <c:tx>
            <c:strRef>
              <c:f>ET_learning!$G$1</c:f>
              <c:strCache>
                <c:ptCount val="1"/>
                <c:pt idx="0">
                  <c:v>Average waiting time (minimizin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D3C6-487C-8AD2-9B797DB9FAE8}"/>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 optimal</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3418803418804"/>
          <c:y val="4.0293040293040296E-2"/>
          <c:w val="0.77548304058146578"/>
          <c:h val="0.77570144925339579"/>
        </c:manualLayout>
      </c:layout>
      <c:scatterChart>
        <c:scatterStyle val="smoothMarker"/>
        <c:varyColors val="0"/>
        <c:ser>
          <c:idx val="0"/>
          <c:order val="0"/>
          <c:tx>
            <c:strRef>
              <c:f>Sheet1!$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3597-4543-800D-C9553518633E}"/>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Sheet1!$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1!$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3597-4543-800D-C9553518633E}"/>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uffer (seconds)</a:t>
                </a:r>
              </a:p>
            </c:rich>
          </c:tx>
          <c:layout>
            <c:manualLayout>
              <c:xMode val="edge"/>
              <c:yMode val="edge"/>
              <c:x val="0.82598216205014141"/>
              <c:y val="0.9208742176458711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Average waiting time (seconds)</a:t>
                </a:r>
              </a:p>
            </c:rich>
          </c:tx>
          <c:layout>
            <c:manualLayout>
              <c:xMode val="edge"/>
              <c:yMode val="edge"/>
              <c:x val="0"/>
              <c:y val="7.9587428857244638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Average waiting time changing rat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6.5720607039504664E-2"/>
          <c:y val="0.9315391876283563"/>
          <c:w val="0.748900666262871"/>
          <c:h val="6.4630862160996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7625504211076757"/>
          <c:h val="0.750359898856237"/>
        </c:manualLayout>
      </c:layout>
      <c:scatterChart>
        <c:scatterStyle val="smoothMarker"/>
        <c:varyColors val="0"/>
        <c:ser>
          <c:idx val="0"/>
          <c:order val="0"/>
          <c:tx>
            <c:strRef>
              <c:f>PTn_MR!$B$1</c:f>
              <c:strCache>
                <c:ptCount val="1"/>
                <c:pt idx="0">
                  <c:v>Average missed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0721-477C-9288-2D0FCF4AF0D3}"/>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Average missed risk dif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0721-477C-9288-2D0FCF4AF0D3}"/>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issed risk difference (%/s)</a:t>
                </a:r>
                <a:endParaRPr lang="en-US" sz="6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 optimal</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5176-47D9-88A7-32D3C2D5DB48}"/>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5176-47D9-88A7-32D3C2D5DB48}"/>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5176-47D9-88A7-32D3C2D5DB48}"/>
            </c:ext>
          </c:extLst>
        </c:ser>
        <c:ser>
          <c:idx val="3"/>
          <c:order val="3"/>
          <c:tx>
            <c:strRef>
              <c:f>walking!$E$1</c:f>
              <c:strCache>
                <c:ptCount val="1"/>
                <c:pt idx="0">
                  <c:v>ET with memory = 6</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5176-47D9-88A7-32D3C2D5DB48}"/>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5176-47D9-88A7-32D3C2D5DB48}"/>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optimal</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FB3D-47D7-9B75-BC77D9C535AC}"/>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FB3D-47D7-9B75-BC77D9C535AC}"/>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FB3D-47D7-9B75-BC77D9C535AC}"/>
            </c:ext>
          </c:extLst>
        </c:ser>
        <c:ser>
          <c:idx val="3"/>
          <c:order val="3"/>
          <c:tx>
            <c:strRef>
              <c:f>walking!$E$15</c:f>
              <c:strCache>
                <c:ptCount val="1"/>
                <c:pt idx="0">
                  <c:v>ET with memory = 6</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FB3D-47D7-9B75-BC77D9C535AC}"/>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1-73F5-4923-BDBD-104C604103D0}"/>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optimal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1-44A6-4B28-9CE1-663BC5204425}"/>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optimal</a:t>
                </a:r>
                <a:r>
                  <a:rPr lang="en-US" baseline="0"/>
                  <a:t> </a:t>
                </a:r>
                <a:r>
                  <a:rPr lang="en-US"/>
                  <a:t>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6A68DB-FA5D-4119-BB8D-2C2438FB7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7</TotalTime>
  <Pages>30</Pages>
  <Words>29822</Words>
  <Characters>169990</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1</cp:revision>
  <dcterms:created xsi:type="dcterms:W3CDTF">2019-11-08T15:47:00Z</dcterms:created>
  <dcterms:modified xsi:type="dcterms:W3CDTF">2019-11-14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